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29359C" w14:textId="093A359E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</w:rPr>
        <w:t>Name</w:t>
      </w:r>
      <w:r w:rsidR="00245FA6">
        <w:rPr>
          <w:rFonts w:ascii="Book Antiqua" w:eastAsia="Book Antiqua" w:hAnsi="Book Antiqua" w:cs="Book Antiqua"/>
          <w:b/>
        </w:rPr>
        <w:t xml:space="preserve"> </w:t>
      </w:r>
      <w:r>
        <w:rPr>
          <w:rFonts w:ascii="Book Antiqua" w:eastAsia="Book Antiqua" w:hAnsi="Book Antiqua" w:cs="Book Antiqua"/>
          <w:b/>
        </w:rPr>
        <w:t>of</w:t>
      </w:r>
      <w:r w:rsidR="00245FA6">
        <w:rPr>
          <w:rFonts w:ascii="Book Antiqua" w:eastAsia="Book Antiqua" w:hAnsi="Book Antiqua" w:cs="Book Antiqua"/>
          <w:b/>
        </w:rPr>
        <w:t xml:space="preserve"> </w:t>
      </w:r>
      <w:r>
        <w:rPr>
          <w:rFonts w:ascii="Book Antiqua" w:eastAsia="Book Antiqua" w:hAnsi="Book Antiqua" w:cs="Book Antiqua"/>
          <w:b/>
        </w:rPr>
        <w:t>Journal:</w:t>
      </w:r>
      <w:r w:rsidR="00245FA6">
        <w:rPr>
          <w:rFonts w:ascii="Book Antiqua" w:eastAsia="Book Antiqua" w:hAnsi="Book Antiqua" w:cs="Book Antiqua"/>
          <w:b/>
        </w:rPr>
        <w:t xml:space="preserve"> </w:t>
      </w:r>
      <w:r>
        <w:rPr>
          <w:rFonts w:ascii="Book Antiqua" w:eastAsia="Book Antiqua" w:hAnsi="Book Antiqua" w:cs="Book Antiqua"/>
          <w:i/>
        </w:rPr>
        <w:t>World</w:t>
      </w:r>
      <w:r w:rsidR="00245FA6">
        <w:rPr>
          <w:rFonts w:ascii="Book Antiqua" w:eastAsia="Book Antiqua" w:hAnsi="Book Antiqua" w:cs="Book Antiqua"/>
          <w:i/>
        </w:rPr>
        <w:t xml:space="preserve"> </w:t>
      </w:r>
      <w:r>
        <w:rPr>
          <w:rFonts w:ascii="Book Antiqua" w:eastAsia="Book Antiqua" w:hAnsi="Book Antiqua" w:cs="Book Antiqua"/>
          <w:i/>
        </w:rPr>
        <w:t>Journal</w:t>
      </w:r>
      <w:r w:rsidR="00245FA6">
        <w:rPr>
          <w:rFonts w:ascii="Book Antiqua" w:eastAsia="Book Antiqua" w:hAnsi="Book Antiqua" w:cs="Book Antiqua"/>
          <w:i/>
        </w:rPr>
        <w:t xml:space="preserve"> </w:t>
      </w:r>
      <w:r>
        <w:rPr>
          <w:rFonts w:ascii="Book Antiqua" w:eastAsia="Book Antiqua" w:hAnsi="Book Antiqua" w:cs="Book Antiqua"/>
          <w:i/>
        </w:rPr>
        <w:t>of</w:t>
      </w:r>
      <w:r w:rsidR="00245FA6">
        <w:rPr>
          <w:rFonts w:ascii="Book Antiqua" w:eastAsia="Book Antiqua" w:hAnsi="Book Antiqua" w:cs="Book Antiqua"/>
          <w:i/>
        </w:rPr>
        <w:t xml:space="preserve"> </w:t>
      </w:r>
      <w:r>
        <w:rPr>
          <w:rFonts w:ascii="Book Antiqua" w:eastAsia="Book Antiqua" w:hAnsi="Book Antiqua" w:cs="Book Antiqua"/>
          <w:i/>
        </w:rPr>
        <w:t>Clinical</w:t>
      </w:r>
      <w:r w:rsidR="00245FA6">
        <w:rPr>
          <w:rFonts w:ascii="Book Antiqua" w:eastAsia="Book Antiqua" w:hAnsi="Book Antiqua" w:cs="Book Antiqua"/>
          <w:i/>
        </w:rPr>
        <w:t xml:space="preserve"> </w:t>
      </w:r>
      <w:r>
        <w:rPr>
          <w:rFonts w:ascii="Book Antiqua" w:eastAsia="Book Antiqua" w:hAnsi="Book Antiqua" w:cs="Book Antiqua"/>
          <w:i/>
        </w:rPr>
        <w:t>Cases</w:t>
      </w:r>
    </w:p>
    <w:p w14:paraId="23FA4F75" w14:textId="38FB8C90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</w:rPr>
        <w:t>Manuscript</w:t>
      </w:r>
      <w:r w:rsidR="00245FA6">
        <w:rPr>
          <w:rFonts w:ascii="Book Antiqua" w:eastAsia="Book Antiqua" w:hAnsi="Book Antiqua" w:cs="Book Antiqua"/>
          <w:b/>
        </w:rPr>
        <w:t xml:space="preserve"> </w:t>
      </w:r>
      <w:r>
        <w:rPr>
          <w:rFonts w:ascii="Book Antiqua" w:eastAsia="Book Antiqua" w:hAnsi="Book Antiqua" w:cs="Book Antiqua"/>
          <w:b/>
        </w:rPr>
        <w:t>NO:</w:t>
      </w:r>
      <w:r w:rsidR="00245FA6">
        <w:rPr>
          <w:rFonts w:ascii="Book Antiqua" w:eastAsia="Book Antiqua" w:hAnsi="Book Antiqua" w:cs="Book Antiqua"/>
          <w:b/>
        </w:rPr>
        <w:t xml:space="preserve"> </w:t>
      </w:r>
      <w:r>
        <w:rPr>
          <w:rFonts w:ascii="Book Antiqua" w:eastAsia="Book Antiqua" w:hAnsi="Book Antiqua" w:cs="Book Antiqua"/>
        </w:rPr>
        <w:t>90531</w:t>
      </w:r>
    </w:p>
    <w:p w14:paraId="54C6EE4E" w14:textId="60C04ACD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</w:rPr>
        <w:t>Manuscript</w:t>
      </w:r>
      <w:r w:rsidR="00245FA6">
        <w:rPr>
          <w:rFonts w:ascii="Book Antiqua" w:eastAsia="Book Antiqua" w:hAnsi="Book Antiqua" w:cs="Book Antiqua"/>
          <w:b/>
        </w:rPr>
        <w:t xml:space="preserve"> </w:t>
      </w:r>
      <w:r>
        <w:rPr>
          <w:rFonts w:ascii="Book Antiqua" w:eastAsia="Book Antiqua" w:hAnsi="Book Antiqua" w:cs="Book Antiqua"/>
          <w:b/>
        </w:rPr>
        <w:t>Type:</w:t>
      </w:r>
      <w:r w:rsidR="00245FA6">
        <w:rPr>
          <w:rFonts w:ascii="Book Antiqua" w:eastAsia="Book Antiqua" w:hAnsi="Book Antiqua" w:cs="Book Antiqua"/>
          <w:b/>
        </w:rPr>
        <w:t xml:space="preserve"> </w:t>
      </w:r>
      <w:r>
        <w:rPr>
          <w:rFonts w:ascii="Book Antiqua" w:eastAsia="Book Antiqua" w:hAnsi="Book Antiqua" w:cs="Book Antiqua"/>
        </w:rPr>
        <w:t>EDITORIAL</w:t>
      </w:r>
    </w:p>
    <w:p w14:paraId="6EB10604" w14:textId="77777777" w:rsidR="00A77B3E" w:rsidRDefault="00A77B3E">
      <w:pPr>
        <w:spacing w:line="360" w:lineRule="auto"/>
        <w:jc w:val="both"/>
      </w:pPr>
    </w:p>
    <w:p w14:paraId="1840C5EF" w14:textId="59BB7326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trengthening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harmacotherapy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search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for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OVID-19-induced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ulmonary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fibrosis</w:t>
      </w:r>
    </w:p>
    <w:p w14:paraId="07F62CAE" w14:textId="77777777" w:rsidR="00A77B3E" w:rsidRDefault="00A77B3E">
      <w:pPr>
        <w:spacing w:line="360" w:lineRule="auto"/>
        <w:jc w:val="both"/>
        <w:rPr>
          <w:rFonts w:hint="eastAsia"/>
          <w:lang w:eastAsia="zh-CN"/>
        </w:rPr>
      </w:pPr>
    </w:p>
    <w:p w14:paraId="0A1CD44C" w14:textId="02D2A9FB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Li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M</w:t>
      </w:r>
      <w:r w:rsidR="00245FA6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45FA6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.</w:t>
      </w:r>
      <w:r w:rsidR="00245FA6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therap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VID-19-induce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F</w:t>
      </w:r>
    </w:p>
    <w:p w14:paraId="0F092D39" w14:textId="77777777" w:rsidR="00A77B3E" w:rsidRDefault="00A77B3E">
      <w:pPr>
        <w:spacing w:line="360" w:lineRule="auto"/>
        <w:jc w:val="both"/>
      </w:pPr>
    </w:p>
    <w:p w14:paraId="6E188D5D" w14:textId="207A1537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Yan-Miao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ing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ing-Jing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-Wei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o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-Shan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g</w:t>
      </w:r>
    </w:p>
    <w:p w14:paraId="3EF428B0" w14:textId="77777777" w:rsidR="00A77B3E" w:rsidRDefault="00A77B3E">
      <w:pPr>
        <w:spacing w:line="360" w:lineRule="auto"/>
        <w:jc w:val="both"/>
      </w:pPr>
    </w:p>
    <w:p w14:paraId="37C9C42D" w14:textId="4CCFC9CB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Yan-Miao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titute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63006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zho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5277BCD3" w14:textId="77777777" w:rsidR="00A77B3E" w:rsidRDefault="00A77B3E">
      <w:pPr>
        <w:spacing w:line="360" w:lineRule="auto"/>
        <w:jc w:val="both"/>
      </w:pPr>
    </w:p>
    <w:p w14:paraId="5693D99F" w14:textId="2AE3CE30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Yan-Miao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ing-Jing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u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ei-Wei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uo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u-Shan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ng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borator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63006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zho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011082FB" w14:textId="77777777" w:rsidR="00A77B3E" w:rsidRDefault="00A77B3E">
      <w:pPr>
        <w:spacing w:line="360" w:lineRule="auto"/>
        <w:jc w:val="both"/>
      </w:pPr>
    </w:p>
    <w:p w14:paraId="717D7EF8" w14:textId="7D7A24D0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Jing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irator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ine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inchang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inchang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7102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s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767CDB3D" w14:textId="77777777" w:rsidR="00A77B3E" w:rsidRDefault="00A77B3E">
      <w:pPr>
        <w:spacing w:line="360" w:lineRule="auto"/>
        <w:jc w:val="both"/>
      </w:pPr>
    </w:p>
    <w:p w14:paraId="2EF3B52A" w14:textId="1BB18287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Jing-Jing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u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ei-Wei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uo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u-Shan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ng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borator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ic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zho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oo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63006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zho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5679C56D" w14:textId="77777777" w:rsidR="00A77B3E" w:rsidRDefault="00A77B3E">
      <w:pPr>
        <w:spacing w:line="360" w:lineRule="auto"/>
        <w:jc w:val="both"/>
      </w:pPr>
    </w:p>
    <w:p w14:paraId="1897D725" w14:textId="74481904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Jing-Jing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u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ei-Wei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uo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u-Shan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ng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borator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ic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str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ucation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oint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nation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borator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nomedicin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str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ucation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63006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zho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1425532D" w14:textId="77777777" w:rsidR="00A77B3E" w:rsidRDefault="00A77B3E">
      <w:pPr>
        <w:spacing w:line="360" w:lineRule="auto"/>
        <w:jc w:val="both"/>
      </w:pPr>
    </w:p>
    <w:p w14:paraId="76F4A9AE" w14:textId="64144E7A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Author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M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lin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e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per;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J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o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W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bl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urcing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izing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vant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ing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c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45FA6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therap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;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g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S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te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pt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;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g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S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ervision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per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ize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;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 w:rsidR="00981757">
        <w:rPr>
          <w:rFonts w:ascii="Book Antiqua" w:eastAsia="Book Antiqua" w:hAnsi="Book Antiqua" w:cs="Book Antiqua"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l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ve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</w:p>
    <w:p w14:paraId="231E6B3A" w14:textId="77777777" w:rsidR="00A77B3E" w:rsidRDefault="00A77B3E">
      <w:pPr>
        <w:spacing w:line="360" w:lineRule="auto"/>
        <w:jc w:val="both"/>
      </w:pPr>
    </w:p>
    <w:p w14:paraId="54144550" w14:textId="40B61D4D" w:rsidR="00754747" w:rsidRDefault="00754747" w:rsidP="00754747">
      <w:pPr>
        <w:spacing w:line="360" w:lineRule="auto"/>
        <w:jc w:val="both"/>
      </w:pPr>
      <w:r w:rsidRPr="00754747">
        <w:rPr>
          <w:rFonts w:ascii="Book Antiqua" w:eastAsia="Book Antiqua" w:hAnsi="Book Antiqua" w:cs="Book Antiqua"/>
          <w:b/>
          <w:caps/>
          <w:color w:val="000000"/>
        </w:rPr>
        <w:t>S</w:t>
      </w:r>
      <w:r w:rsidRPr="00754747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upported</w:t>
      </w:r>
      <w:r w:rsidR="00245FA6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Pr="00754747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b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jec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und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cienc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oper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izhou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vinc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t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Shengshikehe</w:t>
      </w:r>
      <w:proofErr w:type="spellEnd"/>
      <w:del w:id="0" w:author="yan jiaping" w:date="2024-01-15T15:30:00Z">
        <w:r w:rsidR="00245FA6" w:rsidDel="00444037">
          <w:rPr>
            <w:rFonts w:ascii="Book Antiqua" w:eastAsia="Book Antiqua" w:hAnsi="Book Antiqua" w:cs="Book Antiqua"/>
            <w:color w:val="000000"/>
            <w:shd w:val="clear" w:color="auto" w:fill="FFFFFF"/>
          </w:rPr>
          <w:delText xml:space="preserve"> </w:delText>
        </w:r>
      </w:del>
      <w:r>
        <w:rPr>
          <w:rFonts w:ascii="Book Antiqua" w:eastAsia="Book Antiqua" w:hAnsi="Book Antiqua" w:cs="Book Antiqua"/>
          <w:color w:val="000000"/>
          <w:shd w:val="clear" w:color="auto" w:fill="FFFFFF"/>
        </w:rPr>
        <w:t>(2015)</w:t>
      </w:r>
      <w:del w:id="1" w:author="yan jiaping" w:date="2024-01-15T15:30:00Z">
        <w:r w:rsidR="00245FA6" w:rsidDel="00444037">
          <w:rPr>
            <w:rFonts w:ascii="Book Antiqua" w:eastAsia="Book Antiqua" w:hAnsi="Book Antiqua" w:cs="Book Antiqua"/>
            <w:color w:val="000000"/>
            <w:shd w:val="clear" w:color="auto" w:fill="FFFFFF"/>
          </w:rPr>
          <w:delText xml:space="preserve"> </w:delText>
        </w:r>
      </w:del>
      <w:r>
        <w:rPr>
          <w:rFonts w:ascii="Book Antiqua" w:eastAsia="Book Antiqua" w:hAnsi="Book Antiqua" w:cs="Book Antiqua"/>
          <w:color w:val="000000"/>
          <w:shd w:val="clear" w:color="auto" w:fill="FFFFFF"/>
        </w:rPr>
        <w:t>53.</w:t>
      </w:r>
    </w:p>
    <w:p w14:paraId="0F1FD961" w14:textId="77777777" w:rsidR="00754747" w:rsidRDefault="00754747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61046304" w14:textId="6C07430C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u-Shan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ng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245FA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borator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ic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y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zho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oo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.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Xuefu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st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ad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Xinpu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ct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nyi</w:t>
      </w:r>
      <w:proofErr w:type="spellEnd"/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63006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zhou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,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.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stang@vip.163.com</w:t>
      </w:r>
    </w:p>
    <w:p w14:paraId="00576D38" w14:textId="77777777" w:rsidR="00A77B3E" w:rsidRDefault="00A77B3E">
      <w:pPr>
        <w:spacing w:line="360" w:lineRule="auto"/>
        <w:jc w:val="both"/>
      </w:pPr>
    </w:p>
    <w:p w14:paraId="3505ABE0" w14:textId="21BFD1C9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</w:rPr>
        <w:t>Received: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</w:rPr>
        <w:t>Decembe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7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2023</w:t>
      </w:r>
    </w:p>
    <w:p w14:paraId="359F8280" w14:textId="0E539E10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</w:rPr>
        <w:t>Revised: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</w:rPr>
        <w:t>Decembe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26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2023</w:t>
      </w:r>
    </w:p>
    <w:p w14:paraId="435E2D5C" w14:textId="6199CF74" w:rsidR="00A77B3E" w:rsidRPr="00444037" w:rsidRDefault="00266524" w:rsidP="00444037">
      <w:pPr>
        <w:spacing w:line="360" w:lineRule="auto"/>
        <w:rPr>
          <w:rFonts w:ascii="Book Antiqua" w:hAnsi="Book Antiqua"/>
          <w:rPrChange w:id="2" w:author="yan jiaping" w:date="2024-01-15T15:30:00Z">
            <w:rPr/>
          </w:rPrChange>
        </w:rPr>
        <w:pPrChange w:id="3" w:author="yan jiaping" w:date="2024-01-15T15:30:00Z">
          <w:pPr>
            <w:spacing w:line="360" w:lineRule="auto"/>
            <w:jc w:val="both"/>
          </w:pPr>
        </w:pPrChange>
      </w:pPr>
      <w:r>
        <w:rPr>
          <w:rFonts w:ascii="Book Antiqua" w:eastAsia="Book Antiqua" w:hAnsi="Book Antiqua" w:cs="Book Antiqua"/>
          <w:b/>
          <w:bCs/>
        </w:rPr>
        <w:t>Accepted: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bookmarkStart w:id="4" w:name="OLE_LINK1198"/>
      <w:bookmarkStart w:id="5" w:name="OLE_LINK1199"/>
      <w:bookmarkStart w:id="6" w:name="OLE_LINK1218"/>
      <w:bookmarkStart w:id="7" w:name="OLE_LINK1222"/>
      <w:bookmarkStart w:id="8" w:name="OLE_LINK1223"/>
      <w:bookmarkStart w:id="9" w:name="OLE_LINK1224"/>
      <w:bookmarkStart w:id="10" w:name="OLE_LINK1227"/>
      <w:bookmarkStart w:id="11" w:name="OLE_LINK1231"/>
      <w:bookmarkStart w:id="12" w:name="OLE_LINK1242"/>
      <w:bookmarkStart w:id="13" w:name="OLE_LINK1246"/>
      <w:bookmarkStart w:id="14" w:name="OLE_LINK6798"/>
      <w:bookmarkStart w:id="15" w:name="OLE_LINK6803"/>
      <w:bookmarkStart w:id="16" w:name="OLE_LINK6812"/>
      <w:bookmarkStart w:id="17" w:name="OLE_LINK6816"/>
      <w:bookmarkStart w:id="18" w:name="OLE_LINK6827"/>
      <w:bookmarkStart w:id="19" w:name="OLE_LINK6830"/>
      <w:bookmarkStart w:id="20" w:name="OLE_LINK6834"/>
      <w:bookmarkStart w:id="21" w:name="OLE_LINK7116"/>
      <w:bookmarkStart w:id="22" w:name="OLE_LINK7119"/>
      <w:bookmarkStart w:id="23" w:name="OLE_LINK7122"/>
      <w:bookmarkStart w:id="24" w:name="OLE_LINK7125"/>
      <w:bookmarkStart w:id="25" w:name="OLE_LINK7126"/>
      <w:bookmarkStart w:id="26" w:name="OLE_LINK7127"/>
      <w:bookmarkStart w:id="27" w:name="OLE_LINK7130"/>
      <w:bookmarkStart w:id="28" w:name="OLE_LINK7133"/>
      <w:bookmarkStart w:id="29" w:name="OLE_LINK7140"/>
      <w:bookmarkStart w:id="30" w:name="OLE_LINK7141"/>
      <w:bookmarkStart w:id="31" w:name="OLE_LINK7145"/>
      <w:bookmarkStart w:id="32" w:name="OLE_LINK7150"/>
      <w:bookmarkStart w:id="33" w:name="OLE_LINK7153"/>
      <w:bookmarkStart w:id="34" w:name="OLE_LINK7158"/>
      <w:bookmarkStart w:id="35" w:name="OLE_LINK7167"/>
      <w:bookmarkStart w:id="36" w:name="OLE_LINK7173"/>
      <w:bookmarkStart w:id="37" w:name="OLE_LINK7212"/>
      <w:bookmarkStart w:id="38" w:name="OLE_LINK7213"/>
      <w:bookmarkStart w:id="39" w:name="OLE_LINK7214"/>
      <w:bookmarkStart w:id="40" w:name="OLE_LINK7215"/>
      <w:bookmarkStart w:id="41" w:name="OLE_LINK7223"/>
      <w:bookmarkStart w:id="42" w:name="OLE_LINK7228"/>
      <w:bookmarkStart w:id="43" w:name="OLE_LINK7235"/>
      <w:bookmarkStart w:id="44" w:name="OLE_LINK7236"/>
      <w:bookmarkStart w:id="45" w:name="OLE_LINK7237"/>
      <w:bookmarkStart w:id="46" w:name="OLE_LINK7240"/>
      <w:bookmarkStart w:id="47" w:name="OLE_LINK7243"/>
      <w:bookmarkStart w:id="48" w:name="OLE_LINK7250"/>
      <w:bookmarkStart w:id="49" w:name="OLE_LINK7253"/>
      <w:bookmarkStart w:id="50" w:name="OLE_LINK7513"/>
      <w:bookmarkStart w:id="51" w:name="OLE_LINK7515"/>
      <w:bookmarkStart w:id="52" w:name="OLE_LINK7522"/>
      <w:bookmarkStart w:id="53" w:name="OLE_LINK7527"/>
      <w:bookmarkStart w:id="54" w:name="OLE_LINK7530"/>
      <w:bookmarkStart w:id="55" w:name="OLE_LINK7547"/>
      <w:bookmarkStart w:id="56" w:name="OLE_LINK7550"/>
      <w:bookmarkStart w:id="57" w:name="OLE_LINK7555"/>
      <w:bookmarkStart w:id="58" w:name="OLE_LINK7559"/>
      <w:bookmarkStart w:id="59" w:name="OLE_LINK7561"/>
      <w:bookmarkStart w:id="60" w:name="OLE_LINK7608"/>
      <w:bookmarkStart w:id="61" w:name="OLE_LINK7611"/>
      <w:bookmarkStart w:id="62" w:name="OLE_LINK7616"/>
      <w:bookmarkStart w:id="63" w:name="OLE_LINK7625"/>
      <w:bookmarkStart w:id="64" w:name="OLE_LINK7628"/>
      <w:bookmarkStart w:id="65" w:name="OLE_LINK7629"/>
      <w:bookmarkStart w:id="66" w:name="OLE_LINK7633"/>
      <w:bookmarkStart w:id="67" w:name="OLE_LINK7641"/>
      <w:bookmarkStart w:id="68" w:name="OLE_LINK7568"/>
      <w:bookmarkStart w:id="69" w:name="OLE_LINK7569"/>
      <w:bookmarkStart w:id="70" w:name="OLE_LINK7571"/>
      <w:bookmarkStart w:id="71" w:name="OLE_LINK7574"/>
      <w:bookmarkStart w:id="72" w:name="OLE_LINK7577"/>
      <w:bookmarkStart w:id="73" w:name="OLE_LINK7578"/>
      <w:bookmarkStart w:id="74" w:name="OLE_LINK7583"/>
      <w:bookmarkStart w:id="75" w:name="OLE_LINK7587"/>
      <w:bookmarkStart w:id="76" w:name="OLE_LINK7597"/>
      <w:bookmarkStart w:id="77" w:name="OLE_LINK7602"/>
      <w:bookmarkStart w:id="78" w:name="OLE_LINK7605"/>
      <w:bookmarkStart w:id="79" w:name="OLE_LINK7606"/>
      <w:bookmarkStart w:id="80" w:name="OLE_LINK7610"/>
      <w:bookmarkStart w:id="81" w:name="OLE_LINK7617"/>
      <w:bookmarkStart w:id="82" w:name="OLE_LINK7620"/>
      <w:bookmarkStart w:id="83" w:name="OLE_LINK7635"/>
      <w:bookmarkStart w:id="84" w:name="OLE_LINK7649"/>
      <w:bookmarkStart w:id="85" w:name="OLE_LINK7652"/>
      <w:bookmarkStart w:id="86" w:name="OLE_LINK7655"/>
      <w:bookmarkStart w:id="87" w:name="OLE_LINK7665"/>
      <w:bookmarkStart w:id="88" w:name="OLE_LINK7684"/>
      <w:bookmarkStart w:id="89" w:name="OLE_LINK7687"/>
      <w:bookmarkStart w:id="90" w:name="OLE_LINK7690"/>
      <w:bookmarkStart w:id="91" w:name="OLE_LINK7691"/>
      <w:bookmarkStart w:id="92" w:name="OLE_LINK7695"/>
      <w:bookmarkStart w:id="93" w:name="OLE_LINK7699"/>
      <w:bookmarkStart w:id="94" w:name="OLE_LINK7703"/>
      <w:bookmarkStart w:id="95" w:name="OLE_LINK7706"/>
      <w:bookmarkStart w:id="96" w:name="OLE_LINK7709"/>
      <w:bookmarkStart w:id="97" w:name="OLE_LINK7710"/>
      <w:bookmarkStart w:id="98" w:name="OLE_LINK7711"/>
      <w:bookmarkStart w:id="99" w:name="OLE_LINK7712"/>
      <w:bookmarkStart w:id="100" w:name="OLE_LINK7718"/>
      <w:bookmarkStart w:id="101" w:name="OLE_LINK7721"/>
      <w:bookmarkStart w:id="102" w:name="OLE_LINK7722"/>
      <w:bookmarkStart w:id="103" w:name="OLE_LINK7730"/>
      <w:bookmarkStart w:id="104" w:name="OLE_LINK7734"/>
      <w:bookmarkStart w:id="105" w:name="OLE_LINK7735"/>
      <w:bookmarkStart w:id="106" w:name="OLE_LINK7736"/>
      <w:bookmarkStart w:id="107" w:name="OLE_LINK7737"/>
      <w:bookmarkStart w:id="108" w:name="OLE_LINK7738"/>
      <w:bookmarkStart w:id="109" w:name="OLE_LINK7796"/>
      <w:bookmarkStart w:id="110" w:name="OLE_LINK7799"/>
      <w:bookmarkStart w:id="111" w:name="OLE_LINK7809"/>
      <w:bookmarkStart w:id="112" w:name="OLE_LINK7813"/>
      <w:bookmarkStart w:id="113" w:name="OLE_LINK7820"/>
      <w:bookmarkStart w:id="114" w:name="OLE_LINK7836"/>
      <w:bookmarkStart w:id="115" w:name="OLE_LINK7837"/>
      <w:bookmarkStart w:id="116" w:name="OLE_LINK7838"/>
      <w:bookmarkStart w:id="117" w:name="OLE_LINK7839"/>
      <w:bookmarkStart w:id="118" w:name="OLE_LINK7843"/>
      <w:bookmarkStart w:id="119" w:name="OLE_LINK7846"/>
      <w:bookmarkStart w:id="120" w:name="OLE_LINK7867"/>
      <w:bookmarkStart w:id="121" w:name="OLE_LINK7873"/>
      <w:bookmarkStart w:id="122" w:name="OLE_LINK7876"/>
      <w:bookmarkStart w:id="123" w:name="OLE_LINK7879"/>
      <w:bookmarkStart w:id="124" w:name="OLE_LINK7882"/>
      <w:bookmarkStart w:id="125" w:name="OLE_LINK7885"/>
      <w:bookmarkStart w:id="126" w:name="OLE_LINK7894"/>
      <w:bookmarkStart w:id="127" w:name="OLE_LINK7895"/>
      <w:bookmarkStart w:id="128" w:name="OLE_LINK7896"/>
      <w:bookmarkStart w:id="129" w:name="OLE_LINK7897"/>
      <w:bookmarkStart w:id="130" w:name="OLE_LINK7903"/>
      <w:bookmarkStart w:id="131" w:name="OLE_LINK7910"/>
      <w:bookmarkStart w:id="132" w:name="OLE_LINK7977"/>
      <w:bookmarkStart w:id="133" w:name="OLE_LINK7979"/>
      <w:bookmarkStart w:id="134" w:name="OLE_LINK7983"/>
      <w:bookmarkStart w:id="135" w:name="OLE_LINK7984"/>
      <w:bookmarkStart w:id="136" w:name="OLE_LINK7985"/>
      <w:bookmarkStart w:id="137" w:name="OLE_LINK1"/>
      <w:bookmarkStart w:id="138" w:name="OLE_LINK4"/>
      <w:bookmarkStart w:id="139" w:name="OLE_LINK7"/>
      <w:bookmarkStart w:id="140" w:name="OLE_LINK10"/>
      <w:bookmarkStart w:id="141" w:name="OLE_LINK14"/>
      <w:bookmarkStart w:id="142" w:name="OLE_LINK17"/>
      <w:bookmarkStart w:id="143" w:name="OLE_LINK2"/>
      <w:bookmarkStart w:id="144" w:name="OLE_LINK11"/>
      <w:bookmarkStart w:id="145" w:name="OLE_LINK20"/>
      <w:bookmarkStart w:id="146" w:name="OLE_LINK29"/>
      <w:bookmarkStart w:id="147" w:name="OLE_LINK34"/>
      <w:bookmarkStart w:id="148" w:name="OLE_LINK37"/>
      <w:bookmarkStart w:id="149" w:name="OLE_LINK40"/>
      <w:bookmarkStart w:id="150" w:name="OLE_LINK41"/>
      <w:bookmarkStart w:id="151" w:name="OLE_LINK46"/>
      <w:bookmarkStart w:id="152" w:name="OLE_LINK49"/>
      <w:bookmarkStart w:id="153" w:name="OLE_LINK54"/>
      <w:bookmarkStart w:id="154" w:name="OLE_LINK57"/>
      <w:bookmarkStart w:id="155" w:name="OLE_LINK60"/>
      <w:bookmarkStart w:id="156" w:name="OLE_LINK65"/>
      <w:bookmarkStart w:id="157" w:name="OLE_LINK72"/>
      <w:bookmarkStart w:id="158" w:name="OLE_LINK75"/>
      <w:bookmarkStart w:id="159" w:name="OLE_LINK82"/>
      <w:bookmarkStart w:id="160" w:name="OLE_LINK84"/>
      <w:bookmarkStart w:id="161" w:name="OLE_LINK87"/>
      <w:bookmarkStart w:id="162" w:name="OLE_LINK100"/>
      <w:bookmarkStart w:id="163" w:name="OLE_LINK103"/>
      <w:bookmarkStart w:id="164" w:name="OLE_LINK108"/>
      <w:bookmarkStart w:id="165" w:name="OLE_LINK174"/>
      <w:bookmarkStart w:id="166" w:name="OLE_LINK177"/>
      <w:bookmarkStart w:id="167" w:name="OLE_LINK184"/>
      <w:bookmarkStart w:id="168" w:name="OLE_LINK187"/>
      <w:bookmarkStart w:id="169" w:name="OLE_LINK192"/>
      <w:bookmarkStart w:id="170" w:name="OLE_LINK197"/>
      <w:bookmarkStart w:id="171" w:name="OLE_LINK200"/>
      <w:bookmarkStart w:id="172" w:name="OLE_LINK203"/>
      <w:bookmarkStart w:id="173" w:name="OLE_LINK208"/>
      <w:bookmarkStart w:id="174" w:name="OLE_LINK216"/>
      <w:bookmarkStart w:id="175" w:name="OLE_LINK219"/>
      <w:bookmarkStart w:id="176" w:name="OLE_LINK220"/>
      <w:bookmarkStart w:id="177" w:name="OLE_LINK226"/>
      <w:bookmarkStart w:id="178" w:name="OLE_LINK229"/>
      <w:bookmarkStart w:id="179" w:name="OLE_LINK233"/>
      <w:bookmarkStart w:id="180" w:name="OLE_LINK236"/>
      <w:bookmarkStart w:id="181" w:name="OLE_LINK241"/>
      <w:bookmarkStart w:id="182" w:name="OLE_LINK1310"/>
      <w:bookmarkStart w:id="183" w:name="OLE_LINK1318"/>
      <w:bookmarkStart w:id="184" w:name="OLE_LINK1324"/>
      <w:bookmarkStart w:id="185" w:name="OLE_LINK1325"/>
      <w:bookmarkStart w:id="186" w:name="OLE_LINK1326"/>
      <w:bookmarkStart w:id="187" w:name="OLE_LINK6"/>
      <w:bookmarkStart w:id="188" w:name="OLE_LINK12"/>
      <w:bookmarkStart w:id="189" w:name="OLE_LINK19"/>
      <w:bookmarkStart w:id="190" w:name="OLE_LINK26"/>
      <w:bookmarkStart w:id="191" w:name="OLE_LINK30"/>
      <w:bookmarkStart w:id="192" w:name="OLE_LINK36"/>
      <w:bookmarkStart w:id="193" w:name="OLE_LINK42"/>
      <w:bookmarkStart w:id="194" w:name="OLE_LINK51"/>
      <w:bookmarkStart w:id="195" w:name="OLE_LINK61"/>
      <w:bookmarkStart w:id="196" w:name="OLE_LINK66"/>
      <w:bookmarkStart w:id="197" w:name="OLE_LINK74"/>
      <w:bookmarkStart w:id="198" w:name="OLE_LINK78"/>
      <w:bookmarkStart w:id="199" w:name="OLE_LINK1219"/>
      <w:bookmarkStart w:id="200" w:name="OLE_LINK1220"/>
      <w:bookmarkStart w:id="201" w:name="OLE_LINK1232"/>
      <w:bookmarkStart w:id="202" w:name="OLE_LINK1233"/>
      <w:bookmarkStart w:id="203" w:name="OLE_LINK1236"/>
      <w:bookmarkStart w:id="204" w:name="OLE_LINK1241"/>
      <w:bookmarkStart w:id="205" w:name="OLE_LINK1247"/>
      <w:bookmarkStart w:id="206" w:name="OLE_LINK1255"/>
      <w:bookmarkStart w:id="207" w:name="OLE_LINK1261"/>
      <w:bookmarkStart w:id="208" w:name="OLE_LINK1267"/>
      <w:bookmarkStart w:id="209" w:name="OLE_LINK1269"/>
      <w:bookmarkStart w:id="210" w:name="OLE_LINK1272"/>
      <w:bookmarkStart w:id="211" w:name="OLE_LINK1282"/>
      <w:bookmarkStart w:id="212" w:name="OLE_LINK1286"/>
      <w:bookmarkStart w:id="213" w:name="OLE_LINK1290"/>
      <w:bookmarkStart w:id="214" w:name="OLE_LINK1291"/>
      <w:bookmarkStart w:id="215" w:name="OLE_LINK1295"/>
      <w:bookmarkStart w:id="216" w:name="OLE_LINK1299"/>
      <w:bookmarkStart w:id="217" w:name="OLE_LINK1303"/>
      <w:bookmarkStart w:id="218" w:name="OLE_LINK1307"/>
      <w:bookmarkStart w:id="219" w:name="OLE_LINK1311"/>
      <w:bookmarkStart w:id="220" w:name="OLE_LINK1327"/>
      <w:bookmarkStart w:id="221" w:name="OLE_LINK1334"/>
      <w:bookmarkStart w:id="222" w:name="OLE_LINK1340"/>
      <w:bookmarkStart w:id="223" w:name="OLE_LINK1342"/>
      <w:bookmarkStart w:id="224" w:name="OLE_LINK1346"/>
      <w:bookmarkStart w:id="225" w:name="OLE_LINK1352"/>
      <w:bookmarkStart w:id="226" w:name="OLE_LINK3"/>
      <w:bookmarkStart w:id="227" w:name="OLE_LINK15"/>
      <w:bookmarkStart w:id="228" w:name="OLE_LINK23"/>
      <w:bookmarkStart w:id="229" w:name="OLE_LINK21"/>
      <w:bookmarkStart w:id="230" w:name="OLE_LINK1225"/>
      <w:bookmarkStart w:id="231" w:name="OLE_LINK1237"/>
      <w:bookmarkStart w:id="232" w:name="OLE_LINK1244"/>
      <w:bookmarkStart w:id="233" w:name="OLE_LINK1250"/>
      <w:bookmarkStart w:id="234" w:name="OLE_LINK1251"/>
      <w:bookmarkStart w:id="235" w:name="OLE_LINK1256"/>
      <w:bookmarkStart w:id="236" w:name="OLE_LINK1262"/>
      <w:bookmarkStart w:id="237" w:name="OLE_LINK1273"/>
      <w:bookmarkStart w:id="238" w:name="OLE_LINK1276"/>
      <w:bookmarkStart w:id="239" w:name="OLE_LINK1283"/>
      <w:bookmarkStart w:id="240" w:name="OLE_LINK1292"/>
      <w:bookmarkStart w:id="241" w:name="OLE_LINK1297"/>
      <w:bookmarkStart w:id="242" w:name="OLE_LINK1301"/>
      <w:bookmarkStart w:id="243" w:name="OLE_LINK1305"/>
      <w:bookmarkStart w:id="244" w:name="OLE_LINK1312"/>
      <w:bookmarkStart w:id="245" w:name="OLE_LINK1315"/>
      <w:bookmarkStart w:id="246" w:name="OLE_LINK1319"/>
      <w:bookmarkStart w:id="247" w:name="OLE_LINK1322"/>
      <w:bookmarkStart w:id="248" w:name="OLE_LINK7224"/>
      <w:bookmarkStart w:id="249" w:name="OLE_LINK7229"/>
      <w:bookmarkStart w:id="250" w:name="OLE_LINK7234"/>
      <w:bookmarkStart w:id="251" w:name="OLE_LINK7241"/>
      <w:bookmarkStart w:id="252" w:name="OLE_LINK7244"/>
      <w:bookmarkStart w:id="253" w:name="OLE_LINK7259"/>
      <w:bookmarkStart w:id="254" w:name="OLE_LINK7264"/>
      <w:bookmarkStart w:id="255" w:name="OLE_LINK7268"/>
      <w:bookmarkStart w:id="256" w:name="OLE_LINK7274"/>
      <w:bookmarkStart w:id="257" w:name="OLE_LINK7279"/>
      <w:bookmarkStart w:id="258" w:name="OLE_LINK7288"/>
      <w:bookmarkStart w:id="259" w:name="OLE_LINK7290"/>
      <w:bookmarkStart w:id="260" w:name="OLE_LINK7295"/>
      <w:bookmarkStart w:id="261" w:name="OLE_LINK7300"/>
      <w:bookmarkStart w:id="262" w:name="OLE_LINK7301"/>
      <w:bookmarkStart w:id="263" w:name="OLE_LINK7302"/>
      <w:bookmarkStart w:id="264" w:name="OLE_LINK7305"/>
      <w:bookmarkStart w:id="265" w:name="OLE_LINK7308"/>
      <w:bookmarkStart w:id="266" w:name="OLE_LINK7618"/>
      <w:bookmarkStart w:id="267" w:name="OLE_LINK7623"/>
      <w:bookmarkStart w:id="268" w:name="OLE_LINK7630"/>
      <w:bookmarkStart w:id="269" w:name="OLE_LINK7639"/>
      <w:bookmarkStart w:id="270" w:name="OLE_LINK7644"/>
      <w:bookmarkStart w:id="271" w:name="OLE_LINK7650"/>
      <w:bookmarkStart w:id="272" w:name="OLE_LINK7654"/>
      <w:bookmarkStart w:id="273" w:name="OLE_LINK7666"/>
      <w:bookmarkStart w:id="274" w:name="OLE_LINK7670"/>
      <w:bookmarkStart w:id="275" w:name="OLE_LINK7675"/>
      <w:bookmarkStart w:id="276" w:name="OLE_LINK7681"/>
      <w:bookmarkStart w:id="277" w:name="OLE_LINK7682"/>
      <w:bookmarkStart w:id="278" w:name="OLE_LINK7688"/>
      <w:bookmarkStart w:id="279" w:name="OLE_LINK7693"/>
      <w:bookmarkStart w:id="280" w:name="OLE_LINK7700"/>
      <w:bookmarkStart w:id="281" w:name="OLE_LINK7724"/>
      <w:bookmarkStart w:id="282" w:name="OLE_LINK7727"/>
      <w:bookmarkStart w:id="283" w:name="OLE_LINK7732"/>
      <w:bookmarkStart w:id="284" w:name="OLE_LINK7744"/>
      <w:bookmarkStart w:id="285" w:name="OLE_LINK7753"/>
      <w:bookmarkStart w:id="286" w:name="OLE_LINK7761"/>
      <w:bookmarkStart w:id="287" w:name="OLE_LINK7765"/>
      <w:bookmarkStart w:id="288" w:name="OLE_LINK7769"/>
      <w:bookmarkStart w:id="289" w:name="OLE_LINK7772"/>
      <w:bookmarkStart w:id="290" w:name="OLE_LINK7775"/>
      <w:bookmarkStart w:id="291" w:name="OLE_LINK7779"/>
      <w:bookmarkStart w:id="292" w:name="OLE_LINK7785"/>
      <w:bookmarkStart w:id="293" w:name="OLE_LINK7788"/>
      <w:bookmarkStart w:id="294" w:name="OLE_LINK7791"/>
      <w:bookmarkStart w:id="295" w:name="OLE_LINK7794"/>
      <w:bookmarkStart w:id="296" w:name="OLE_LINK7800"/>
      <w:bookmarkStart w:id="297" w:name="OLE_LINK7803"/>
      <w:bookmarkStart w:id="298" w:name="OLE_LINK7806"/>
      <w:bookmarkStart w:id="299" w:name="OLE_LINK7810"/>
      <w:bookmarkStart w:id="300" w:name="OLE_LINK7811"/>
      <w:bookmarkStart w:id="301" w:name="OLE_LINK7815"/>
      <w:bookmarkStart w:id="302" w:name="OLE_LINK7238"/>
      <w:bookmarkStart w:id="303" w:name="OLE_LINK7245"/>
      <w:bookmarkStart w:id="304" w:name="OLE_LINK7254"/>
      <w:bookmarkStart w:id="305" w:name="OLE_LINK7260"/>
      <w:bookmarkStart w:id="306" w:name="OLE_LINK7263"/>
      <w:bookmarkStart w:id="307" w:name="OLE_LINK7265"/>
      <w:bookmarkStart w:id="308" w:name="OLE_LINK7266"/>
      <w:bookmarkStart w:id="309" w:name="OLE_LINK7272"/>
      <w:bookmarkStart w:id="310" w:name="OLE_LINK7282"/>
      <w:bookmarkStart w:id="311" w:name="OLE_LINK7287"/>
      <w:bookmarkStart w:id="312" w:name="OLE_LINK7292"/>
      <w:bookmarkStart w:id="313" w:name="OLE_LINK7296"/>
      <w:bookmarkStart w:id="314" w:name="OLE_LINK7303"/>
      <w:bookmarkStart w:id="315" w:name="OLE_LINK7307"/>
      <w:bookmarkStart w:id="316" w:name="OLE_LINK7313"/>
      <w:bookmarkStart w:id="317" w:name="OLE_LINK7317"/>
      <w:bookmarkStart w:id="318" w:name="OLE_LINK7322"/>
      <w:bookmarkStart w:id="319" w:name="OLE_LINK7326"/>
      <w:bookmarkStart w:id="320" w:name="OLE_LINK7376"/>
      <w:bookmarkStart w:id="321" w:name="OLE_LINK7379"/>
      <w:bookmarkStart w:id="322" w:name="OLE_LINK7383"/>
      <w:bookmarkStart w:id="323" w:name="OLE_LINK7386"/>
      <w:bookmarkStart w:id="324" w:name="OLE_LINK7389"/>
      <w:bookmarkStart w:id="325" w:name="OLE_LINK7394"/>
      <w:bookmarkStart w:id="326" w:name="OLE_LINK7403"/>
      <w:bookmarkStart w:id="327" w:name="OLE_LINK7422"/>
      <w:bookmarkStart w:id="328" w:name="OLE_LINK7426"/>
      <w:bookmarkStart w:id="329" w:name="OLE_LINK7432"/>
      <w:bookmarkStart w:id="330" w:name="OLE_LINK7440"/>
      <w:bookmarkStart w:id="331" w:name="OLE_LINK7523"/>
      <w:bookmarkStart w:id="332" w:name="OLE_LINK7526"/>
      <w:bookmarkStart w:id="333" w:name="OLE_LINK7533"/>
      <w:bookmarkStart w:id="334" w:name="OLE_LINK7534"/>
      <w:bookmarkStart w:id="335" w:name="OLE_LINK7538"/>
      <w:bookmarkStart w:id="336" w:name="OLE_LINK7548"/>
      <w:bookmarkStart w:id="337" w:name="OLE_LINK7552"/>
      <w:bookmarkStart w:id="338" w:name="OLE_LINK7562"/>
      <w:bookmarkStart w:id="339" w:name="OLE_LINK7572"/>
      <w:bookmarkStart w:id="340" w:name="OLE_LINK7573"/>
      <w:bookmarkStart w:id="341" w:name="OLE_LINK7579"/>
      <w:bookmarkStart w:id="342" w:name="OLE_LINK7588"/>
      <w:bookmarkStart w:id="343" w:name="OLE_LINK7593"/>
      <w:bookmarkStart w:id="344" w:name="OLE_LINK7619"/>
      <w:bookmarkStart w:id="345" w:name="OLE_LINK7631"/>
      <w:bookmarkStart w:id="346" w:name="OLE_LINK7642"/>
      <w:bookmarkStart w:id="347" w:name="OLE_LINK7646"/>
      <w:bookmarkStart w:id="348" w:name="OLE_LINK7648"/>
      <w:bookmarkStart w:id="349" w:name="OLE_LINK7658"/>
      <w:bookmarkStart w:id="350" w:name="OLE_LINK7739"/>
      <w:bookmarkStart w:id="351" w:name="OLE_LINK7743"/>
      <w:bookmarkStart w:id="352" w:name="OLE_LINK7749"/>
      <w:bookmarkStart w:id="353" w:name="OLE_LINK7756"/>
      <w:bookmarkStart w:id="354" w:name="OLE_LINK7786"/>
      <w:bookmarkStart w:id="355" w:name="OLE_LINK7793"/>
      <w:bookmarkStart w:id="356" w:name="OLE_LINK7801"/>
      <w:bookmarkStart w:id="357" w:name="OLE_LINK7805"/>
      <w:bookmarkStart w:id="358" w:name="OLE_LINK7814"/>
      <w:bookmarkStart w:id="359" w:name="OLE_LINK7818"/>
      <w:bookmarkStart w:id="360" w:name="OLE_LINK7822"/>
      <w:bookmarkStart w:id="361" w:name="OLE_LINK7825"/>
      <w:bookmarkStart w:id="362" w:name="OLE_LINK7834"/>
      <w:bookmarkStart w:id="363" w:name="OLE_LINK7840"/>
      <w:bookmarkStart w:id="364" w:name="OLE_LINK7844"/>
      <w:bookmarkStart w:id="365" w:name="OLE_LINK7850"/>
      <w:bookmarkStart w:id="366" w:name="OLE_LINK7853"/>
      <w:bookmarkStart w:id="367" w:name="OLE_LINK7858"/>
      <w:bookmarkStart w:id="368" w:name="OLE_LINK7862"/>
      <w:bookmarkStart w:id="369" w:name="OLE_LINK7863"/>
      <w:bookmarkStart w:id="370" w:name="OLE_LINK7864"/>
      <w:bookmarkStart w:id="371" w:name="OLE_LINK7871"/>
      <w:bookmarkStart w:id="372" w:name="OLE_LINK7877"/>
      <w:bookmarkStart w:id="373" w:name="OLE_LINK7883"/>
      <w:bookmarkStart w:id="374" w:name="OLE_LINK7888"/>
      <w:bookmarkStart w:id="375" w:name="OLE_LINK7898"/>
      <w:bookmarkStart w:id="376" w:name="OLE_LINK7901"/>
      <w:bookmarkStart w:id="377" w:name="OLE_LINK7255"/>
      <w:bookmarkStart w:id="378" w:name="OLE_LINK7261"/>
      <w:bookmarkStart w:id="379" w:name="OLE_LINK7269"/>
      <w:bookmarkStart w:id="380" w:name="OLE_LINK7275"/>
      <w:bookmarkStart w:id="381" w:name="OLE_LINK7280"/>
      <w:bookmarkStart w:id="382" w:name="OLE_LINK7286"/>
      <w:bookmarkStart w:id="383" w:name="OLE_LINK7293"/>
      <w:bookmarkStart w:id="384" w:name="OLE_LINK7304"/>
      <w:bookmarkStart w:id="385" w:name="OLE_LINK7306"/>
      <w:bookmarkStart w:id="386" w:name="OLE_LINK7314"/>
      <w:bookmarkStart w:id="387" w:name="OLE_LINK7324"/>
      <w:bookmarkStart w:id="388" w:name="OLE_LINK7330"/>
      <w:bookmarkStart w:id="389" w:name="OLE_LINK7335"/>
      <w:bookmarkStart w:id="390" w:name="OLE_LINK7340"/>
      <w:bookmarkStart w:id="391" w:name="OLE_LINK7343"/>
      <w:bookmarkStart w:id="392" w:name="OLE_LINK7344"/>
      <w:bookmarkStart w:id="393" w:name="OLE_LINK7348"/>
      <w:bookmarkStart w:id="394" w:name="OLE_LINK7351"/>
      <w:bookmarkStart w:id="395" w:name="OLE_LINK7357"/>
      <w:bookmarkStart w:id="396" w:name="OLE_LINK7360"/>
      <w:bookmarkStart w:id="397" w:name="OLE_LINK7361"/>
      <w:bookmarkStart w:id="398" w:name="OLE_LINK7368"/>
      <w:bookmarkStart w:id="399" w:name="OLE_LINK7372"/>
      <w:bookmarkStart w:id="400" w:name="OLE_LINK7378"/>
      <w:bookmarkStart w:id="401" w:name="OLE_LINK7384"/>
      <w:ins w:id="402" w:author="yan jiaping" w:date="2024-01-15T15:30:00Z">
        <w:r w:rsidR="00444037">
          <w:rPr>
            <w:rFonts w:ascii="Book Antiqua" w:hAnsi="Book Antiqua"/>
          </w:rPr>
          <w:t>January 15, 2024</w:t>
        </w:r>
      </w:ins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</w:p>
    <w:p w14:paraId="0EFEF97E" w14:textId="5C6E8CAD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</w:rPr>
        <w:t>Published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  <w:b/>
          <w:bCs/>
        </w:rPr>
        <w:t>online: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</w:p>
    <w:p w14:paraId="66B60CCB" w14:textId="77777777" w:rsidR="00A77B3E" w:rsidRDefault="00A77B3E">
      <w:pPr>
        <w:spacing w:line="360" w:lineRule="auto"/>
        <w:jc w:val="both"/>
        <w:sectPr w:rsidR="00A77B3E" w:rsidSect="00AA5AED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5C686" w14:textId="77777777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72A015D1" w14:textId="4EB5076E" w:rsidR="00A77B3E" w:rsidRPr="00981757" w:rsidRDefault="00266524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981757"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global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prea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f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ever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cut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respirator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yndrom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oronaviru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2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ha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resulte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ignifican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number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f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dividual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develop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ulmonar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fibrosi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(PF)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rreversibl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lu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jury.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hi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onditio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a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manifes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withi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hor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terval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follow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nse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f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neumonia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ymptoms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ometime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eve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withi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few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days.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Whil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lu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ransplantatio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otentiall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lifesav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rocedure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t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limite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vailability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high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osts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tricat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urgeries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risk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f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mmunological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rejectio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resen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ignifican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drawbacks.</w:t>
      </w:r>
      <w:r w:rsidR="00245FA6">
        <w:rPr>
          <w:rFonts w:ascii="Book Antiqua" w:hAnsi="Book Antiqua" w:cs="Book Antiqua"/>
          <w:lang w:eastAsia="zh-CN"/>
        </w:rPr>
        <w:t xml:space="preserve"> </w:t>
      </w:r>
      <w:r w:rsidRPr="00981757"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ptimal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im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f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medicatio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dministratio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for</w:t>
      </w:r>
      <w:r w:rsidR="00245FA6">
        <w:rPr>
          <w:rFonts w:ascii="Book Antiqua" w:eastAsia="Book Antiqua" w:hAnsi="Book Antiqua" w:cs="Book Antiqua"/>
        </w:rPr>
        <w:t xml:space="preserve"> </w:t>
      </w:r>
      <w:r w:rsidR="00981757" w:rsidRPr="00981757">
        <w:rPr>
          <w:rFonts w:ascii="Book Antiqua" w:eastAsia="Book Antiqua" w:hAnsi="Book Antiqua" w:cs="Book Antiqua"/>
        </w:rPr>
        <w:t>coronavirus</w:t>
      </w:r>
      <w:r w:rsidR="00245FA6">
        <w:rPr>
          <w:rFonts w:ascii="Book Antiqua" w:eastAsia="Book Antiqua" w:hAnsi="Book Antiqua" w:cs="Book Antiqua"/>
        </w:rPr>
        <w:t xml:space="preserve"> </w:t>
      </w:r>
      <w:r w:rsidR="00A81538" w:rsidRPr="000F39EC">
        <w:rPr>
          <w:rFonts w:ascii="Book Antiqua" w:eastAsia="Book Antiqua" w:hAnsi="Book Antiqua" w:cs="Book Antiqua"/>
        </w:rPr>
        <w:t>disease</w:t>
      </w:r>
      <w:r w:rsidR="00A81538">
        <w:rPr>
          <w:rFonts w:ascii="Book Antiqua" w:eastAsia="Book Antiqua" w:hAnsi="Book Antiqua" w:cs="Book Antiqua"/>
        </w:rPr>
        <w:t xml:space="preserve"> </w:t>
      </w:r>
      <w:r w:rsidR="00981757" w:rsidRPr="00981757">
        <w:rPr>
          <w:rFonts w:ascii="Book Antiqua" w:eastAsia="Book Antiqua" w:hAnsi="Book Antiqua" w:cs="Book Antiqua"/>
        </w:rPr>
        <w:t>2019</w:t>
      </w:r>
      <w:r w:rsidR="00245FA6">
        <w:rPr>
          <w:rFonts w:ascii="Book Antiqua" w:eastAsia="Book Antiqua" w:hAnsi="Book Antiqua" w:cs="Book Antiqua"/>
        </w:rPr>
        <w:t xml:space="preserve"> </w:t>
      </w:r>
      <w:r w:rsidR="00981757" w:rsidRPr="00981757">
        <w:rPr>
          <w:rFonts w:ascii="Book Antiqua" w:eastAsia="Book Antiqua" w:hAnsi="Book Antiqua" w:cs="Book Antiqua"/>
        </w:rPr>
        <w:t>(COVID-19)</w:t>
      </w:r>
      <w:r w:rsidRPr="00981757">
        <w:rPr>
          <w:rFonts w:ascii="Book Antiqua" w:eastAsia="Book Antiqua" w:hAnsi="Book Antiqua" w:cs="Book Antiqua"/>
        </w:rPr>
        <w:t>-induce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F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remain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ontroversial.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Despit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his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rucial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o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explor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harmacotherap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terventions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volv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earl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reventativ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reatmen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well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harmacotherap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ption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for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dvanced-stag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F.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dditionally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tudie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hav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demonstrate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disparitie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nti-fibrotic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reatmen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base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rac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gender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factors.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Genetic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mutation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ma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lso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mpac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herapeutic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efficacy.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Enhanc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research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effort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harmacotherap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terventions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whil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onsider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relevan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harmacological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factor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ptimiz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im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dosag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f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medicatio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dministration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will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lea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o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enhanced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ersonalized,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fair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reatment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for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dividual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mpacte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b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OVID-19-relate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F.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hes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measure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r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rucial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lessen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burde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f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diseas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n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healthcar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ystem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improving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patients'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qualit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of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life.</w:t>
      </w:r>
    </w:p>
    <w:p w14:paraId="0271E772" w14:textId="77777777" w:rsidR="00A77B3E" w:rsidRDefault="00A77B3E">
      <w:pPr>
        <w:spacing w:line="360" w:lineRule="auto"/>
        <w:jc w:val="both"/>
      </w:pPr>
    </w:p>
    <w:p w14:paraId="66C89EE8" w14:textId="27E1AF3F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</w:rPr>
        <w:t>Key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  <w:b/>
          <w:bCs/>
        </w:rPr>
        <w:t>Words: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</w:rPr>
        <w:t>COVID-19;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ulmonar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ibrosis;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harmacotherap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tervention;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Medicatio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dministration;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iming;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Dosage</w:t>
      </w:r>
    </w:p>
    <w:p w14:paraId="398527B7" w14:textId="77777777" w:rsidR="00A77B3E" w:rsidRDefault="00A77B3E">
      <w:pPr>
        <w:spacing w:line="360" w:lineRule="auto"/>
        <w:jc w:val="both"/>
      </w:pPr>
    </w:p>
    <w:p w14:paraId="44516482" w14:textId="5DA77838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</w:rPr>
        <w:t>Liu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YM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Zhang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J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Wu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JJ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Guo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WW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ang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S.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Strengthening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harmacotherap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research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o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OVID-19-induc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ulmonar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ibrosis.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  <w:i/>
          <w:iCs/>
        </w:rPr>
        <w:t>World</w:t>
      </w:r>
      <w:r w:rsidR="00245FA6">
        <w:rPr>
          <w:rFonts w:ascii="Book Antiqua" w:eastAsia="Book Antiqua" w:hAnsi="Book Antiqua" w:cs="Book Antiqua"/>
          <w:i/>
          <w:iCs/>
        </w:rPr>
        <w:t xml:space="preserve"> </w:t>
      </w:r>
      <w:r>
        <w:rPr>
          <w:rFonts w:ascii="Book Antiqua" w:eastAsia="Book Antiqua" w:hAnsi="Book Antiqua" w:cs="Book Antiqua"/>
          <w:i/>
          <w:iCs/>
        </w:rPr>
        <w:t>J</w:t>
      </w:r>
      <w:r w:rsidR="00245FA6">
        <w:rPr>
          <w:rFonts w:ascii="Book Antiqua" w:eastAsia="Book Antiqua" w:hAnsi="Book Antiqua" w:cs="Book Antiqua"/>
          <w:i/>
          <w:iCs/>
        </w:rPr>
        <w:t xml:space="preserve"> </w:t>
      </w:r>
      <w:r>
        <w:rPr>
          <w:rFonts w:ascii="Book Antiqua" w:eastAsia="Book Antiqua" w:hAnsi="Book Antiqua" w:cs="Book Antiqua"/>
          <w:i/>
          <w:iCs/>
        </w:rPr>
        <w:t>Clin</w:t>
      </w:r>
      <w:r w:rsidR="00245FA6">
        <w:rPr>
          <w:rFonts w:ascii="Book Antiqua" w:eastAsia="Book Antiqua" w:hAnsi="Book Antiqua" w:cs="Book Antiqua"/>
          <w:i/>
          <w:iCs/>
        </w:rPr>
        <w:t xml:space="preserve"> </w:t>
      </w:r>
      <w:r>
        <w:rPr>
          <w:rFonts w:ascii="Book Antiqua" w:eastAsia="Book Antiqua" w:hAnsi="Book Antiqua" w:cs="Book Antiqua"/>
          <w:i/>
          <w:iCs/>
        </w:rPr>
        <w:t>Case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2024;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ress</w:t>
      </w:r>
    </w:p>
    <w:p w14:paraId="01899E94" w14:textId="77777777" w:rsidR="00A77B3E" w:rsidRDefault="00A77B3E">
      <w:pPr>
        <w:spacing w:line="360" w:lineRule="auto"/>
        <w:jc w:val="both"/>
      </w:pPr>
    </w:p>
    <w:p w14:paraId="179554F5" w14:textId="34594A9D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</w:rPr>
        <w:t>Core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  <w:b/>
          <w:bCs/>
        </w:rPr>
        <w:t>Tip: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</w:rPr>
        <w:t>Pulmonar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ibrosis</w:t>
      </w:r>
      <w:r w:rsidR="00245FA6">
        <w:rPr>
          <w:rFonts w:ascii="Book Antiqua" w:eastAsia="Book Antiqua" w:hAnsi="Book Antiqua" w:cs="Book Antiqua"/>
        </w:rPr>
        <w:t xml:space="preserve"> </w:t>
      </w:r>
      <w:r w:rsidR="00981757">
        <w:rPr>
          <w:rFonts w:ascii="Book Antiqua" w:eastAsia="Book Antiqua" w:hAnsi="Book Antiqua" w:cs="Book Antiqua"/>
        </w:rPr>
        <w:t>(PF)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duc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by</w:t>
      </w:r>
      <w:r w:rsidR="00245FA6">
        <w:rPr>
          <w:rFonts w:ascii="Book Antiqua" w:eastAsia="Book Antiqua" w:hAnsi="Book Antiqua" w:cs="Book Antiqua"/>
        </w:rPr>
        <w:t xml:space="preserve"> </w:t>
      </w:r>
      <w:r w:rsidR="00981757" w:rsidRPr="00981757">
        <w:rPr>
          <w:rFonts w:ascii="Book Antiqua" w:eastAsia="Book Antiqua" w:hAnsi="Book Antiqua" w:cs="Book Antiqua"/>
        </w:rPr>
        <w:t>coronavirus</w:t>
      </w:r>
      <w:r w:rsidR="00245FA6">
        <w:rPr>
          <w:rFonts w:ascii="Book Antiqua" w:eastAsia="Book Antiqua" w:hAnsi="Book Antiqua" w:cs="Book Antiqua"/>
        </w:rPr>
        <w:t xml:space="preserve"> </w:t>
      </w:r>
      <w:r w:rsidR="00A81538" w:rsidRPr="000F39EC">
        <w:rPr>
          <w:rFonts w:ascii="Book Antiqua" w:eastAsia="Book Antiqua" w:hAnsi="Book Antiqua" w:cs="Book Antiqua"/>
        </w:rPr>
        <w:t>disease</w:t>
      </w:r>
      <w:r w:rsidR="00A81538">
        <w:rPr>
          <w:rFonts w:ascii="Book Antiqua" w:eastAsia="Book Antiqua" w:hAnsi="Book Antiqua" w:cs="Book Antiqua"/>
        </w:rPr>
        <w:t xml:space="preserve"> </w:t>
      </w:r>
      <w:r w:rsidR="00981757" w:rsidRPr="00981757">
        <w:rPr>
          <w:rFonts w:ascii="Book Antiqua" w:eastAsia="Book Antiqua" w:hAnsi="Book Antiqua" w:cs="Book Antiqua"/>
        </w:rPr>
        <w:t>2019</w:t>
      </w:r>
      <w:r w:rsidR="00245FA6">
        <w:rPr>
          <w:rFonts w:ascii="Book Antiqua" w:eastAsia="Book Antiqua" w:hAnsi="Book Antiqua" w:cs="Book Antiqua"/>
        </w:rPr>
        <w:t xml:space="preserve"> </w:t>
      </w:r>
      <w:r w:rsidR="00981757" w:rsidRPr="00981757">
        <w:rPr>
          <w:rFonts w:ascii="Book Antiqua" w:eastAsia="Book Antiqua" w:hAnsi="Book Antiqua" w:cs="Book Antiqua"/>
        </w:rPr>
        <w:t>(COVID-19)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represent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significant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seriou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omplicatio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f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disease.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When</w:t>
      </w:r>
      <w:r w:rsidR="00245FA6">
        <w:rPr>
          <w:rFonts w:ascii="Book Antiqua" w:eastAsia="Book Antiqua" w:hAnsi="Book Antiqua" w:cs="Book Antiqua"/>
        </w:rPr>
        <w:t xml:space="preserve"> </w:t>
      </w:r>
      <w:r w:rsidR="00981757">
        <w:rPr>
          <w:rFonts w:ascii="Book Antiqua" w:eastAsia="Book Antiqua" w:hAnsi="Book Antiqua" w:cs="Book Antiqua"/>
        </w:rPr>
        <w:t>PF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dvance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o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ritical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stage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lung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ransplantatio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become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sol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life-saving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ption.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u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all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o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tensifi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ocu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researching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harmacotherap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tervention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o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OVID-19-induced</w:t>
      </w:r>
      <w:r w:rsidR="00245FA6">
        <w:rPr>
          <w:rFonts w:ascii="Book Antiqua" w:eastAsia="Book Antiqua" w:hAnsi="Book Antiqua" w:cs="Book Antiqua"/>
        </w:rPr>
        <w:t xml:space="preserve"> </w:t>
      </w:r>
      <w:r w:rsidR="00981757">
        <w:rPr>
          <w:rFonts w:ascii="Book Antiqua" w:eastAsia="Book Antiqua" w:hAnsi="Book Antiqua" w:cs="Book Antiqua"/>
        </w:rPr>
        <w:t>PF</w:t>
      </w:r>
      <w:r>
        <w:rPr>
          <w:rFonts w:ascii="Book Antiqua" w:eastAsia="Book Antiqua" w:hAnsi="Book Antiqua" w:cs="Book Antiqua"/>
        </w:rPr>
        <w:t>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im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t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dentifying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otential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medicatio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ptions.</w:t>
      </w:r>
    </w:p>
    <w:p w14:paraId="413A000C" w14:textId="25231C30" w:rsidR="00A77B3E" w:rsidRDefault="00981757">
      <w:pPr>
        <w:spacing w:line="360" w:lineRule="auto"/>
        <w:jc w:val="both"/>
      </w:pPr>
      <w:r>
        <w:br w:type="page"/>
      </w:r>
      <w:r w:rsidR="00266524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6920A11A" w14:textId="66330A19" w:rsidR="00A77B3E" w:rsidRDefault="00981757">
      <w:pPr>
        <w:spacing w:line="360" w:lineRule="auto"/>
        <w:jc w:val="both"/>
      </w:pPr>
      <w:r>
        <w:rPr>
          <w:rFonts w:ascii="Book Antiqua" w:eastAsia="Book Antiqua" w:hAnsi="Book Antiqua" w:cs="Book Antiqua"/>
        </w:rPr>
        <w:t>C</w:t>
      </w:r>
      <w:r w:rsidRPr="00981757">
        <w:rPr>
          <w:rFonts w:ascii="Book Antiqua" w:eastAsia="Book Antiqua" w:hAnsi="Book Antiqua" w:cs="Book Antiqua"/>
        </w:rPr>
        <w:t>oronavirus</w:t>
      </w:r>
      <w:r w:rsidR="00245FA6">
        <w:rPr>
          <w:rFonts w:ascii="Book Antiqua" w:eastAsia="Book Antiqua" w:hAnsi="Book Antiqua" w:cs="Book Antiqua"/>
        </w:rPr>
        <w:t xml:space="preserve"> </w:t>
      </w:r>
      <w:r w:rsidR="00A81538">
        <w:rPr>
          <w:rFonts w:ascii="Book Antiqua" w:eastAsia="Book Antiqua" w:hAnsi="Book Antiqua" w:cs="Book Antiqua"/>
        </w:rPr>
        <w:t xml:space="preserve">disease </w:t>
      </w:r>
      <w:r w:rsidRPr="00981757">
        <w:rPr>
          <w:rFonts w:ascii="Book Antiqua" w:eastAsia="Book Antiqua" w:hAnsi="Book Antiqua" w:cs="Book Antiqua"/>
        </w:rPr>
        <w:t>2019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(COVID-19)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llnes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caus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</w:rPr>
        <w:t>sever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acut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respiratory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syndrome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coronavirus</w:t>
      </w:r>
      <w:r w:rsidR="00245FA6">
        <w:rPr>
          <w:rFonts w:ascii="Book Antiqua" w:eastAsia="Book Antiqua" w:hAnsi="Book Antiqua" w:cs="Book Antiqua"/>
        </w:rPr>
        <w:t xml:space="preserve"> </w:t>
      </w:r>
      <w:r w:rsidRPr="00981757">
        <w:rPr>
          <w:rFonts w:ascii="Book Antiqua" w:eastAsia="Book Antiqua" w:hAnsi="Book Antiqua" w:cs="Book Antiqua"/>
        </w:rPr>
        <w:t>2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COVID-19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develop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pulmonar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fibros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(PF)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seriou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complic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affec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qualit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lif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eve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recovery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266524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]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characteriz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damag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lu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issue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excessi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scarring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mpair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lu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function</w:t>
      </w:r>
      <w:r w:rsidR="00266524"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 w:rsidR="00266524"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2]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lead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fatal</w:t>
      </w:r>
      <w:r w:rsidR="00266524"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 w:rsidR="00266524"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3]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mporta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explo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pharmacotherap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nterventio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reduc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fibros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damag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COVID-19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66524"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 w:rsidR="00266524"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4]</w:t>
      </w:r>
      <w:r w:rsidR="00266524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23D14CFF" w14:textId="77777777" w:rsidR="00A77B3E" w:rsidRDefault="00A77B3E">
      <w:pPr>
        <w:spacing w:line="360" w:lineRule="auto"/>
        <w:jc w:val="both"/>
      </w:pPr>
    </w:p>
    <w:p w14:paraId="2F83915A" w14:textId="6FAE0F7E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PATHOGENESIS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="00981757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PF</w:t>
      </w:r>
    </w:p>
    <w:p w14:paraId="656C04CE" w14:textId="0E9DA7C3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lv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ou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lecula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chanisms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nsform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owt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ctor-β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I3K/AK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way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l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orta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5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way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broblas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liferation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gration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vers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yofibroblast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ult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cessi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scarring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6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ytoki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orm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racteriz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veracti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ribut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liferation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gr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ibroblast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7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ditionall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GF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w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licat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VID-19-relat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7C014E3D" w14:textId="77777777" w:rsidR="00A77B3E" w:rsidRDefault="00A77B3E">
      <w:pPr>
        <w:spacing w:line="360" w:lineRule="auto"/>
        <w:jc w:val="both"/>
      </w:pPr>
    </w:p>
    <w:p w14:paraId="59238095" w14:textId="27668782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PHARMACOTHERAPY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INTERVENTIONS</w:t>
      </w:r>
    </w:p>
    <w:p w14:paraId="4208A8B9" w14:textId="3D3DE6A2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edication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ommonly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used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linical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eatment</w:t>
      </w:r>
    </w:p>
    <w:p w14:paraId="613D9DD1" w14:textId="0AE9DB01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Pirfenido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nintedanib</w:t>
      </w:r>
      <w:proofErr w:type="spellEnd"/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urrent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prov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iopath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4,9-11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irfenido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hibi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broblas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lifer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racellula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trix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position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nintedanib</w:t>
      </w:r>
      <w:proofErr w:type="spellEnd"/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low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w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ibrosi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6,10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duc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u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unc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decline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12,13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irfenido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jur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nintedanib</w:t>
      </w:r>
      <w:proofErr w:type="spellEnd"/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mmend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derat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injury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14,15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7BFFACA2" w14:textId="77777777" w:rsidR="00981757" w:rsidRDefault="00981757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</w:p>
    <w:p w14:paraId="13DC4840" w14:textId="29A7CA2C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edications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less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ommonly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used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linical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eatment</w:t>
      </w:r>
    </w:p>
    <w:p w14:paraId="04CC7341" w14:textId="04988B7F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N-acetylcystei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NAC)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senchym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em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MSC)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juva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F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A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plenish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lutathio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vel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SC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ti-inflammator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generati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propertie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16,17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PP-4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hibitor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tin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mon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olestero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nagement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ectivel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fibrosi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7,18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akinra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Xuanfei</w:t>
      </w:r>
      <w:proofErr w:type="spellEnd"/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idu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oc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dition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ine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cine)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imotuzumab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tam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pplement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mis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19-22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6D92CCB2" w14:textId="77777777" w:rsidR="00981757" w:rsidRDefault="00981757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</w:p>
    <w:p w14:paraId="326E3A57" w14:textId="6A253D47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otential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edication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herapies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with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limited</w:t>
      </w:r>
      <w:r w:rsidR="00245FA6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vidence</w:t>
      </w:r>
    </w:p>
    <w:p w14:paraId="49C0D826" w14:textId="3E710379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Sever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cation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atur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lysaccharide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icalin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cannabinoi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dihydroartemisinin</w:t>
      </w:r>
      <w:proofErr w:type="spellEnd"/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-)-Epigallocatechin-3-gallate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ti-fibrot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clinic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k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date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23-27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cilizumab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ricitinib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bin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nes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roversi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concern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21,28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I3K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hibitor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l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mi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lor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f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29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0630FAA8" w14:textId="77777777" w:rsidR="00A77B3E" w:rsidRDefault="00A77B3E">
      <w:pPr>
        <w:spacing w:line="360" w:lineRule="auto"/>
        <w:jc w:val="both"/>
      </w:pPr>
    </w:p>
    <w:p w14:paraId="200CB222" w14:textId="50F2F84C" w:rsidR="00A77B3E" w:rsidRPr="00981757" w:rsidRDefault="00266524">
      <w:pPr>
        <w:spacing w:line="360" w:lineRule="auto"/>
        <w:jc w:val="both"/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</w:pPr>
      <w:r w:rsidRPr="00981757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PHARMACOLOGICAL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CONSIDERATIONS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ON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NTI-FIBROSIS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REATMENT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="00981757" w:rsidRPr="00981757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PF</w:t>
      </w:r>
    </w:p>
    <w:p w14:paraId="221A978C" w14:textId="1000FB37" w:rsidR="00A77B3E" w:rsidRPr="00981757" w:rsidRDefault="00266524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est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harmacotherap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ruci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nsid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actors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intedanib</w:t>
      </w:r>
      <w:proofErr w:type="spellEnd"/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xhibi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mparab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cros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variou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thn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roup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si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hit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5,30]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ditionall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literatu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ind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nfirm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end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oticeab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intedanib</w:t>
      </w:r>
      <w:proofErr w:type="spellEnd"/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harmacokinetics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5]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erm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utiliz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ti-fibrot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eatment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lack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40%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les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like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hit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unterpar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eatment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imilarl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ema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59%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les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like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a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unterparts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1]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71349D7D" w14:textId="0D60D517" w:rsidR="00A77B3E" w:rsidRPr="00981757" w:rsidRDefault="00266524" w:rsidP="00981757">
      <w:pPr>
        <w:spacing w:line="360" w:lineRule="auto"/>
        <w:ind w:firstLineChars="200" w:firstLine="480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inding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f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valuab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sigh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ispariti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ministr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ti-fibrot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eatment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highlight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mportanc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ignificanc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ac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end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actors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sear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re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hold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re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mi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xplor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understand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ispariti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reat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tail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ntribut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ersonaliz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quitab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pproaches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ditionall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vestigat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fluenc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ac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end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ffectivenes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fil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ti-fibrot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rapi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vid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ep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understand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mpac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pati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opulation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ultimate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mprov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healthca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utcom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dividuals.</w:t>
      </w:r>
    </w:p>
    <w:p w14:paraId="0A8AB721" w14:textId="2838D724" w:rsidR="00A77B3E" w:rsidRPr="00981757" w:rsidRDefault="00266524" w:rsidP="00981757">
      <w:pPr>
        <w:spacing w:line="360" w:lineRule="auto"/>
        <w:ind w:firstLineChars="200" w:firstLine="480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dividual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elomera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ver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anscripta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(TERT)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utation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velop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2]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ERT/TER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utatio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sista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irfenido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3]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ditionall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enet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varian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UC5B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PP9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TP11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4]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xplor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enetic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ndi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ove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gen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ersonaliz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</w:p>
    <w:p w14:paraId="06A02410" w14:textId="77777777" w:rsidR="00A77B3E" w:rsidRDefault="00A77B3E">
      <w:pPr>
        <w:spacing w:line="360" w:lineRule="auto"/>
        <w:jc w:val="both"/>
      </w:pPr>
    </w:p>
    <w:p w14:paraId="489440B2" w14:textId="3C455EAB" w:rsidR="00A77B3E" w:rsidRPr="00981757" w:rsidRDefault="00266524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</w:pPr>
      <w:r w:rsidRPr="00981757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TIMING</w:t>
      </w:r>
      <w:r w:rsidR="00245FA6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DOSAGES</w:t>
      </w:r>
      <w:r w:rsidR="00245FA6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MEDICATIONS</w:t>
      </w:r>
      <w:r w:rsidR="00245FA6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PROPOSED</w:t>
      </w:r>
      <w:r w:rsidR="00245FA6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P</w:t>
      </w:r>
      <w:r w:rsidR="00A81538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F</w:t>
      </w:r>
    </w:p>
    <w:p w14:paraId="7A82C00E" w14:textId="2A548BD2" w:rsidR="00A77B3E" w:rsidRPr="00981757" w:rsidRDefault="00266524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ptim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im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ministr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mai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p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ngo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bate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vocat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ar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eventati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pproach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av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ti-fibrot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rug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lea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ig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gressi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xacerbatio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,10,35]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a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erspecti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round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w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asoning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upporter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ar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terven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rgu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nstitut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rreversib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ces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autiou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bou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ar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eig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s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ti-fibros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evitabilit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uanc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ntrast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view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undersco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mplexit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urround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ptim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im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minister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ti-fibrot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rug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ntex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-relat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mplications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sear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im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ti-fibrot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aus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as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erspectiv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ecessary.</w:t>
      </w:r>
    </w:p>
    <w:p w14:paraId="050EDFA9" w14:textId="539A6891" w:rsidR="00A77B3E" w:rsidRPr="00981757" w:rsidRDefault="00266524" w:rsidP="00981757">
      <w:pPr>
        <w:spacing w:line="360" w:lineRule="auto"/>
        <w:ind w:firstLineChars="200" w:firstLine="480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rd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chie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uccessfu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harmacotherap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p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osag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mis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rug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ti-fibros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vestigated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ab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ummariz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commend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osag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urrent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use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ditionally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ove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ru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liver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ystem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halab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ystem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lipid-bas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anocarrier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anovesicle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olymeric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anocarrier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anocarrier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anosuspension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anoparticle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gol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anoparticle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hydrogel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mis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re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aus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6]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26A71290" w14:textId="77777777" w:rsidR="00A77B3E" w:rsidRDefault="00A77B3E">
      <w:pPr>
        <w:spacing w:line="360" w:lineRule="auto"/>
        <w:jc w:val="both"/>
      </w:pPr>
    </w:p>
    <w:p w14:paraId="727FF2AE" w14:textId="77777777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CONCLUSION</w:t>
      </w:r>
    </w:p>
    <w:p w14:paraId="318DEB48" w14:textId="0E3F243E" w:rsidR="00A77B3E" w:rsidRPr="00981757" w:rsidRDefault="00266524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81757"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merg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halleng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roblem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know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ure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harmacotherap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ventio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im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lay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gress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rov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qualit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f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rucial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irfenido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nintedanib</w:t>
      </w:r>
      <w:proofErr w:type="spellEnd"/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urrentl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inst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r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juva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ation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PP-4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hibitor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tins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AC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akinra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tami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imotuzumab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ro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gress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dition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ines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cin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eriment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ear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valuat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fety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dition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sear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necessar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trengthe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harmacotherapy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tervention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im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anag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VID-19-induc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81757"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F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ak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ccou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releva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ptimiz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im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osag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dministration.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ffort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wil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lea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nhanced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equitable,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personalized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approache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manag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981757">
        <w:rPr>
          <w:rFonts w:ascii="Book Antiqua" w:eastAsia="Book Antiqua" w:hAnsi="Book Antiqua" w:cs="Book Antiqua"/>
          <w:color w:val="000000"/>
          <w:shd w:val="clear" w:color="auto" w:fill="FFFFFF"/>
        </w:rPr>
        <w:t>condition.</w:t>
      </w:r>
    </w:p>
    <w:p w14:paraId="47B69138" w14:textId="77777777" w:rsidR="00A77B3E" w:rsidRDefault="00A77B3E">
      <w:pPr>
        <w:spacing w:line="360" w:lineRule="auto"/>
        <w:jc w:val="both"/>
      </w:pPr>
    </w:p>
    <w:p w14:paraId="41EDE005" w14:textId="77777777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444E55A2" w14:textId="5B80F952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403" w:name="OLE_LINK7385"/>
      <w:bookmarkStart w:id="404" w:name="OLE_LINK7387"/>
      <w:r w:rsidRPr="00245FA6">
        <w:rPr>
          <w:rFonts w:ascii="Book Antiqua" w:hAnsi="Book Antiqua"/>
        </w:rPr>
        <w:t>1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Wang J</w:t>
      </w:r>
      <w:r w:rsidRPr="00245FA6">
        <w:rPr>
          <w:rFonts w:ascii="Book Antiqua" w:hAnsi="Book Antiqua"/>
        </w:rPr>
        <w:t xml:space="preserve">, Wang BJ, Yang JC, Wang MY, Chen C, Luo GX, He WF. [Research advances in the mechanism of pulmonary fibrosis induced by coronavirus disease 2019 and the corresponding therapeutic measures]. </w:t>
      </w:r>
      <w:proofErr w:type="spellStart"/>
      <w:r w:rsidRPr="00245FA6">
        <w:rPr>
          <w:rFonts w:ascii="Book Antiqua" w:hAnsi="Book Antiqua"/>
          <w:i/>
          <w:iCs/>
        </w:rPr>
        <w:t>Zhonghua</w:t>
      </w:r>
      <w:proofErr w:type="spellEnd"/>
      <w:r w:rsidRPr="00245FA6">
        <w:rPr>
          <w:rFonts w:ascii="Book Antiqua" w:hAnsi="Book Antiqua"/>
          <w:i/>
          <w:iCs/>
        </w:rPr>
        <w:t xml:space="preserve"> Shao Shang Za Zhi</w:t>
      </w:r>
      <w:r w:rsidRPr="00245FA6">
        <w:rPr>
          <w:rFonts w:ascii="Book Antiqua" w:hAnsi="Book Antiqua"/>
        </w:rPr>
        <w:t xml:space="preserve"> 2020;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36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 xml:space="preserve">691-697 </w:t>
      </w:r>
      <w:r>
        <w:rPr>
          <w:rFonts w:ascii="Book Antiqua" w:hAnsi="Book Antiqua"/>
        </w:rPr>
        <w:t>[</w:t>
      </w:r>
      <w:r w:rsidRPr="00245FA6">
        <w:rPr>
          <w:rFonts w:ascii="Book Antiqua" w:hAnsi="Book Antiqua"/>
        </w:rPr>
        <w:t>PMID: 32174095</w:t>
      </w:r>
      <w:r>
        <w:rPr>
          <w:rFonts w:ascii="Book Antiqua" w:hAnsi="Book Antiqua"/>
        </w:rPr>
        <w:t xml:space="preserve"> DOI</w:t>
      </w:r>
      <w:r w:rsidRPr="00245FA6">
        <w:rPr>
          <w:rFonts w:ascii="Book Antiqua" w:hAnsi="Book Antiqua"/>
        </w:rPr>
        <w:t>: 10.3760/cma.j.cn501120-20200307-00132</w:t>
      </w:r>
      <w:r>
        <w:rPr>
          <w:rFonts w:ascii="Book Antiqua" w:hAnsi="Book Antiqua"/>
        </w:rPr>
        <w:t>]</w:t>
      </w:r>
    </w:p>
    <w:p w14:paraId="0C380F55" w14:textId="09A61FCE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Zhan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X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o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</w:t>
      </w:r>
      <w:proofErr w:type="spellStart"/>
      <w:r w:rsidRPr="00245FA6">
        <w:rPr>
          <w:rFonts w:ascii="Book Antiqua" w:hAnsi="Book Antiqua"/>
        </w:rPr>
        <w:t>Postinflammatroy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urren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atu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erspective]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Zhonghua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Jie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He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He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Hu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Xi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Za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Zhi</w:t>
      </w:r>
      <w:proofErr w:type="spellEnd"/>
      <w:r w:rsidR="00A81538"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43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728-732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2894907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3760/cma.j.cn112147-20200317-00359]</w:t>
      </w:r>
    </w:p>
    <w:p w14:paraId="5DB0DD6F" w14:textId="1DC3E247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3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George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PM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atters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K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illa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u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diopath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Lancet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Respir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7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71-282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0738856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16/S2213-2600(18)30502-2]</w:t>
      </w:r>
    </w:p>
    <w:p w14:paraId="652BD5F2" w14:textId="4C4D92EC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4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Ferrara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F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ranat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ellicci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ort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Vitiell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dd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valu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irfenidon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gh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at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duc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ARS-CoV-2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ti-inflammato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ti-fibro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rap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ul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olv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u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mplication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fection?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Eu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Pharmacol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76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615-1618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2594204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07/s00228-020-02947-4]</w:t>
      </w:r>
    </w:p>
    <w:p w14:paraId="5DBB90F6" w14:textId="0039EB4D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lastRenderedPageBreak/>
        <w:t>5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Wu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N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e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u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e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ow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olecula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eigh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ucoida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ttenuat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liev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ac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pithelial-mesenchym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ansition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Carbohyd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Polym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273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18567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4560978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16/j.carbpol.2021.118567]</w:t>
      </w:r>
    </w:p>
    <w:p w14:paraId="7FB5045B" w14:textId="6985C258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6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Al-</w:t>
      </w:r>
      <w:proofErr w:type="spellStart"/>
      <w:r w:rsidRPr="00245FA6">
        <w:rPr>
          <w:rFonts w:ascii="Book Antiqua" w:hAnsi="Book Antiqua"/>
          <w:b/>
          <w:bCs/>
        </w:rPr>
        <w:t>Kuraishy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HM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Batiha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E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aida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l-Gareeb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I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aa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imal-Gandar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irfenidon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ost-Covid-1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vok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ga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alis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oals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Inflammopharmacology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30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17-2026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6044102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07/s10787-022-01027-6]</w:t>
      </w:r>
    </w:p>
    <w:p w14:paraId="5E7512D7" w14:textId="729509C0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7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b/>
          <w:bCs/>
        </w:rPr>
        <w:t>Smelcerovic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A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Kocic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aj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Tomovic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jordjev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ankovic-Djordjev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Anderluh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PP-4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hibitor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evention/Treatmen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ear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idne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aus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-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pproac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hoic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iabe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atients?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Pharmacol</w:t>
      </w:r>
      <w:proofErr w:type="spellEnd"/>
      <w:r w:rsidR="00A81538"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1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185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2848788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3389/fphar.2020.01185]</w:t>
      </w:r>
    </w:p>
    <w:p w14:paraId="4C609EA4" w14:textId="5DC78DB0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8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Abdo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Cuza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AA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Ávil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rtín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onzál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J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Aspuro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P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utiérr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rtín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Suzarte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R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ernánd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S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Añé-Kour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amo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C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imotuzumab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as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eries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Immunotherapy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1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4806405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2217/imt-2021-0269]</w:t>
      </w:r>
    </w:p>
    <w:p w14:paraId="31B2DFEE" w14:textId="4785975B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9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Medical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Panel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of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Severe/Critical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COVID-19,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ir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ffiliat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ospit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u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at-se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University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evere/critic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commendation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ir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ffiliat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ospit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u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at-se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University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Z</w:t>
      </w:r>
      <w:r w:rsidRPr="00245FA6">
        <w:rPr>
          <w:rFonts w:ascii="Book Antiqua" w:hAnsi="Book Antiqua" w:hint="eastAsia"/>
          <w:i/>
          <w:iCs/>
        </w:rPr>
        <w:t>hongshan</w:t>
      </w:r>
      <w:r w:rsidRPr="00245FA6"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Da</w:t>
      </w:r>
      <w:r w:rsidRPr="00245FA6">
        <w:rPr>
          <w:rFonts w:ascii="Book Antiqua" w:hAnsi="Book Antiqua" w:hint="eastAsia"/>
          <w:i/>
          <w:iCs/>
        </w:rPr>
        <w:t>xue</w:t>
      </w:r>
      <w:proofErr w:type="spellEnd"/>
      <w:r w:rsidRPr="00245FA6"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X</w:t>
      </w:r>
      <w:r w:rsidRPr="00245FA6">
        <w:rPr>
          <w:rFonts w:ascii="Book Antiqua" w:hAnsi="Book Antiqua" w:hint="eastAsia"/>
          <w:i/>
          <w:iCs/>
        </w:rPr>
        <w:t>uebao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41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45351</w:t>
      </w:r>
    </w:p>
    <w:p w14:paraId="36458BF2" w14:textId="2A18D765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0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Hashemian SM</w:t>
      </w:r>
      <w:r w:rsidRPr="00245FA6">
        <w:rPr>
          <w:rFonts w:ascii="Book Antiqua" w:hAnsi="Book Antiqua"/>
        </w:rPr>
        <w:t xml:space="preserve">, Farhadi T, </w:t>
      </w:r>
      <w:proofErr w:type="spellStart"/>
      <w:r w:rsidRPr="00245FA6">
        <w:rPr>
          <w:rFonts w:ascii="Book Antiqua" w:hAnsi="Book Antiqua"/>
        </w:rPr>
        <w:t>Varahram</w:t>
      </w:r>
      <w:proofErr w:type="spellEnd"/>
      <w:r w:rsidRPr="00245FA6">
        <w:rPr>
          <w:rFonts w:ascii="Book Antiqua" w:hAnsi="Book Antiqua"/>
        </w:rPr>
        <w:t xml:space="preserve"> M, Velayati AA. </w:t>
      </w:r>
      <w:proofErr w:type="spellStart"/>
      <w:r w:rsidRPr="00245FA6">
        <w:rPr>
          <w:rFonts w:ascii="Book Antiqua" w:hAnsi="Book Antiqua"/>
        </w:rPr>
        <w:t>Nintedanib</w:t>
      </w:r>
      <w:proofErr w:type="spellEnd"/>
      <w:r w:rsidRPr="00245FA6">
        <w:rPr>
          <w:rFonts w:ascii="Book Antiqua" w:hAnsi="Book Antiqua"/>
        </w:rPr>
        <w:t xml:space="preserve">: a review of the properties, function, and usefulness to minimize COVID-19-induced lung injury. </w:t>
      </w:r>
      <w:r w:rsidRPr="00245FA6">
        <w:rPr>
          <w:rFonts w:ascii="Book Antiqua" w:hAnsi="Book Antiqua"/>
          <w:i/>
          <w:iCs/>
        </w:rPr>
        <w:t>Expert Rev Anti Infect Ther</w:t>
      </w:r>
      <w:r w:rsidRPr="00245FA6">
        <w:rPr>
          <w:rFonts w:ascii="Book Antiqua" w:hAnsi="Book Antiqua"/>
        </w:rPr>
        <w:t xml:space="preserve"> 2023;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21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 xml:space="preserve">7-14 </w:t>
      </w:r>
      <w:r>
        <w:rPr>
          <w:rFonts w:ascii="Book Antiqua" w:hAnsi="Book Antiqua"/>
        </w:rPr>
        <w:t>[</w:t>
      </w:r>
      <w:r w:rsidRPr="00245FA6">
        <w:rPr>
          <w:rFonts w:ascii="Book Antiqua" w:hAnsi="Book Antiqua"/>
        </w:rPr>
        <w:t>PMID: 36440472</w:t>
      </w:r>
      <w:r>
        <w:rPr>
          <w:rFonts w:ascii="Book Antiqua" w:hAnsi="Book Antiqua"/>
        </w:rPr>
        <w:t xml:space="preserve"> DOI</w:t>
      </w:r>
      <w:r w:rsidRPr="00245FA6">
        <w:rPr>
          <w:rFonts w:ascii="Book Antiqua" w:hAnsi="Book Antiqua"/>
        </w:rPr>
        <w:t>: 10.1080/14787210.2023.2153116</w:t>
      </w:r>
      <w:r>
        <w:rPr>
          <w:rFonts w:ascii="Book Antiqua" w:hAnsi="Book Antiqua"/>
        </w:rPr>
        <w:t>]</w:t>
      </w:r>
    </w:p>
    <w:p w14:paraId="25169EA1" w14:textId="71200341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1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Choudhary R</w:t>
      </w:r>
      <w:r w:rsidRPr="00245FA6">
        <w:rPr>
          <w:rFonts w:ascii="Book Antiqua" w:hAnsi="Book Antiqua"/>
        </w:rPr>
        <w:t xml:space="preserve">, Kumar A, Ali O, Pervez A. Effectiveness and Safety of Pirfenidone and </w:t>
      </w:r>
      <w:proofErr w:type="spellStart"/>
      <w:r w:rsidRPr="00245FA6">
        <w:rPr>
          <w:rFonts w:ascii="Book Antiqua" w:hAnsi="Book Antiqua"/>
        </w:rPr>
        <w:t>Nintedanib</w:t>
      </w:r>
      <w:proofErr w:type="spellEnd"/>
      <w:r w:rsidRPr="00245FA6">
        <w:rPr>
          <w:rFonts w:ascii="Book Antiqua" w:hAnsi="Book Antiqua"/>
        </w:rPr>
        <w:t xml:space="preserve"> for Pulmonary Fibrosis in COVID-19-Induced Severe Pneumonia: An Interventional Study. </w:t>
      </w:r>
      <w:proofErr w:type="spellStart"/>
      <w:r w:rsidRPr="00245FA6">
        <w:rPr>
          <w:rFonts w:ascii="Book Antiqua" w:hAnsi="Book Antiqua"/>
          <w:i/>
          <w:iCs/>
        </w:rPr>
        <w:t>Cureus</w:t>
      </w:r>
      <w:proofErr w:type="spellEnd"/>
      <w:r w:rsidRPr="00245FA6">
        <w:rPr>
          <w:rFonts w:ascii="Book Antiqua" w:hAnsi="Book Antiqua"/>
        </w:rPr>
        <w:t xml:space="preserve"> 2022;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4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 xml:space="preserve">e29435 </w:t>
      </w:r>
      <w:r>
        <w:rPr>
          <w:rFonts w:ascii="Book Antiqua" w:hAnsi="Book Antiqua"/>
        </w:rPr>
        <w:t>[</w:t>
      </w:r>
      <w:r w:rsidRPr="00245FA6">
        <w:rPr>
          <w:rFonts w:ascii="Book Antiqua" w:hAnsi="Book Antiqua"/>
        </w:rPr>
        <w:t>PMID: 36299940</w:t>
      </w:r>
      <w:r>
        <w:rPr>
          <w:rFonts w:ascii="Book Antiqua" w:hAnsi="Book Antiqua"/>
        </w:rPr>
        <w:t xml:space="preserve"> DOI</w:t>
      </w:r>
      <w:r w:rsidRPr="00245FA6">
        <w:rPr>
          <w:rFonts w:ascii="Book Antiqua" w:hAnsi="Book Antiqua"/>
        </w:rPr>
        <w:t>: 10.7759/cureus.29435</w:t>
      </w:r>
      <w:r>
        <w:rPr>
          <w:rFonts w:ascii="Book Antiqua" w:hAnsi="Book Antiqua"/>
        </w:rPr>
        <w:t>]</w:t>
      </w:r>
    </w:p>
    <w:p w14:paraId="6FD0468D" w14:textId="12829258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2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b/>
          <w:bCs/>
        </w:rPr>
        <w:t>Vancher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C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Kreuter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Richeld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yers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J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Valeyre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Grutters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C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ieb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anse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uaresm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owasse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uy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;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JOURNE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i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vestigators.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Nintedanib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dd-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irfenidon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diopath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sul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lastRenderedPageBreak/>
        <w:t>INJOURNE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ial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Respir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Crit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Care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18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97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56-363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888975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164/rccm.201706-1301OC]</w:t>
      </w:r>
    </w:p>
    <w:p w14:paraId="242F74AD" w14:textId="152E5DC9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3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George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PM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ell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U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enkin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G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otenti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tifibro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rapy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Lancet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Respir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8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807-815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2422178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16/S2213-2600(20)30225-3]</w:t>
      </w:r>
    </w:p>
    <w:p w14:paraId="4B9BE870" w14:textId="0728D3C2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4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b/>
          <w:bCs/>
        </w:rPr>
        <w:t>Sakızcı</w:t>
      </w:r>
      <w:proofErr w:type="spellEnd"/>
      <w:r>
        <w:rPr>
          <w:rFonts w:ascii="Book Antiqua" w:hAnsi="Book Antiqua"/>
          <w:b/>
          <w:bCs/>
        </w:rPr>
        <w:t xml:space="preserve"> </w:t>
      </w:r>
      <w:proofErr w:type="spellStart"/>
      <w:r w:rsidRPr="00245FA6">
        <w:rPr>
          <w:rFonts w:ascii="Book Antiqua" w:hAnsi="Book Antiqua"/>
          <w:b/>
          <w:bCs/>
        </w:rPr>
        <w:t>Uya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B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Ensarioğlu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ur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B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Özkan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Özbal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Güneş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ti-fibro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duc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as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esentation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Turk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Anaesthesi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Reanim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50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28-231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5801331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5152/TJAR.2021.20450]</w:t>
      </w:r>
    </w:p>
    <w:p w14:paraId="3730F77D" w14:textId="76F710FE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5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Wind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S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chmi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reiwal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rz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ot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bne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Stopfer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Dallinger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harmacokinetic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harmacodynamic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Nintedanib</w:t>
      </w:r>
      <w:proofErr w:type="spellEnd"/>
      <w:r w:rsidRPr="00245FA6">
        <w:rPr>
          <w:rFonts w:ascii="Book Antiqua" w:hAnsi="Book Antiqua"/>
        </w:rPr>
        <w:t>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Pharmacokinet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58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131-1147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1016670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07/s40262-019-00766-0]</w:t>
      </w:r>
    </w:p>
    <w:p w14:paraId="6C935857" w14:textId="3403A791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6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Micheletto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C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zquierd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vdeev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N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ad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scoba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A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achec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alleg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C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-acetylcystein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pproac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ost-COVID-1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djunctiv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eatment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Eu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Sci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26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4872-4880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585637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26355/eurrev_202207_29212]</w:t>
      </w:r>
    </w:p>
    <w:p w14:paraId="6BB0EAF4" w14:textId="5E9B8BAD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7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L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alyan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i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esenchym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em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ell-bas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eatmen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atu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utur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erspectiv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pplications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Life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Sci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79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42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5187617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07/s00018-021-04096-y]</w:t>
      </w:r>
    </w:p>
    <w:p w14:paraId="7D327B50" w14:textId="7DB0E52B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8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b/>
          <w:bCs/>
        </w:rPr>
        <w:t>Sadeghdoust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M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Aligolighasemabad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Dehesh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Taefehshokr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Sadeghdoust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Kotfis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Hashemiattar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Ravand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Aligolighasemabad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Vakil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Grabarek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Staszkiewicz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Łos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J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Mokarram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havam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atin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spirato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ymptom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iabet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ellitus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ongitudin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ulticente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udy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Arch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Immu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Exp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(</w:t>
      </w:r>
      <w:proofErr w:type="spellStart"/>
      <w:r w:rsidRPr="00245FA6">
        <w:rPr>
          <w:rFonts w:ascii="Book Antiqua" w:hAnsi="Book Antiqua"/>
          <w:i/>
          <w:iCs/>
        </w:rPr>
        <w:t>Warsz</w:t>
      </w:r>
      <w:proofErr w:type="spellEnd"/>
      <w:r w:rsidRPr="00245FA6">
        <w:rPr>
          <w:rFonts w:ascii="Book Antiqua" w:hAnsi="Book Antiqua"/>
          <w:i/>
          <w:iCs/>
        </w:rPr>
        <w:t>)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3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71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8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685326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07/s00005-023-00672-1]</w:t>
      </w:r>
    </w:p>
    <w:p w14:paraId="14B1A2D4" w14:textId="09F46FA2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19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Nan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D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Abraira-Meriel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oz-Fernánd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estre-Orozc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ernand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ernandez-Ayal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elay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Us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combinan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L-1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tagonis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akinr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v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ersistent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Hypoxaemia</w:t>
      </w:r>
      <w:proofErr w:type="spellEnd"/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elimi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port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Eur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Case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Intern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8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002821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4790623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2890/2021_002821]</w:t>
      </w:r>
    </w:p>
    <w:p w14:paraId="7DC04EBE" w14:textId="11FF3B20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lastRenderedPageBreak/>
        <w:t>20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Wang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Y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ha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u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h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a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Xuanfe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aid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ecoc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otec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gains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crophag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duc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hibit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L-6/STAT3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athway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Ethnopharmacol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283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14701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4606948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16/j.jep.2021.114701]</w:t>
      </w:r>
    </w:p>
    <w:p w14:paraId="5599C3E9" w14:textId="162F45B0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1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b/>
          <w:bCs/>
        </w:rPr>
        <w:t>Londres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HD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rmad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rtín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H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bd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uz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A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ánch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H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odrígu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G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guero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lan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regoric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orr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aher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eir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G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onzál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onzál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Z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Añé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Kour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Palomo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G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ncepció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T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ér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uaces-Alvar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glesia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E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ernández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S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Suzarte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R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amo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C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lock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GF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imotuzumab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trateg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eatment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Immunotherapy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4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521-530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5306855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2217/imt-2022-0027]</w:t>
      </w:r>
    </w:p>
    <w:p w14:paraId="06FDA946" w14:textId="30EED612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2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Cutolo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M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aolin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V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videnc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otectiv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vitam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RMD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Open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6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3372031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136/rmdopen-2020-001454]</w:t>
      </w:r>
    </w:p>
    <w:p w14:paraId="4C539DEC" w14:textId="14031340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3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RR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L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atur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olysaccharid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ti-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opertie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hic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enefi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fect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19-nCoV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Carbohyd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Polym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247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16740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282985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16/j.carbpol.2020.116740]</w:t>
      </w:r>
    </w:p>
    <w:p w14:paraId="3EDE491E" w14:textId="3625803D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4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Song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S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otectiv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aical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spirato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iseases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updat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utur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erspectives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Pharmacol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3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4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129817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7007037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3389/fphar.2023.1129817]</w:t>
      </w:r>
    </w:p>
    <w:p w14:paraId="70A7CA54" w14:textId="0E6E6779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5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b/>
          <w:bCs/>
        </w:rPr>
        <w:t>Lucaciu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O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Aghiorghiese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etresc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B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Mirica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C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Benea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RC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post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ues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ew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pproac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ndocannabinoi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ystem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Drug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Rev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53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478-490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3683968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80/03602532.2021.1895204]</w:t>
      </w:r>
    </w:p>
    <w:p w14:paraId="7009EED3" w14:textId="2B0DB972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6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You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X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i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i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u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a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Dihydroartemisinin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ttenuat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a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uppress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AK2/STAT3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ignaling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Aging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(Albany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NY)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4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110-1127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5120332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8632/aging.203874]</w:t>
      </w:r>
    </w:p>
    <w:p w14:paraId="481C0DA9" w14:textId="6BEDC664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7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J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odna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H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e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ha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I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ariba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ohan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C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u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u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pigallocatech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allat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ree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e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ffectivel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lock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fec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ARS-CoV-2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ew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varian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hibit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pik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lastRenderedPageBreak/>
        <w:t>bind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CE2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ceptor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Biosci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1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68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446199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186/s13578-021-00680-8]</w:t>
      </w:r>
    </w:p>
    <w:p w14:paraId="7744F3B8" w14:textId="16CE9F0B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8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Kai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Y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tsud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uzuk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Kasamatsu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Kajita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Un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ur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ocilizumab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aricitinib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covery</w:t>
      </w:r>
      <w:r>
        <w:rPr>
          <w:rFonts w:ascii="Book Antiqua" w:hAnsi="Book Antiqua"/>
        </w:rPr>
        <w:t xml:space="preserve"> </w:t>
      </w:r>
      <w:proofErr w:type="gramStart"/>
      <w:r w:rsidRPr="00245FA6">
        <w:rPr>
          <w:rFonts w:ascii="Book Antiqua" w:hAnsi="Book Antiqua"/>
        </w:rPr>
        <w:t>From</w:t>
      </w:r>
      <w:proofErr w:type="gram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cut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xacerba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mbin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mphysem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econd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fection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as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port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Cureus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4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23411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548130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7759/cureus.23411]</w:t>
      </w:r>
    </w:p>
    <w:p w14:paraId="2B46C631" w14:textId="040DC936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29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Margaria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JP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orett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lves-Filh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C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irsc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I3K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echanism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eatmen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llowi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ep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cut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u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jury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Biomedicines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0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5453505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3390/biomedicines10040756]</w:t>
      </w:r>
    </w:p>
    <w:p w14:paraId="552E124D" w14:textId="6F1E0994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30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Taniguchi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H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zum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ou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ujimoto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ail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chlenker-Herce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S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ubgroup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aly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sia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proofErr w:type="gramStart"/>
      <w:r w:rsidRPr="00245FA6">
        <w:rPr>
          <w:rFonts w:ascii="Book Antiqua" w:hAnsi="Book Antiqua"/>
        </w:rPr>
        <w:t>INPULSIS(</w:t>
      </w:r>
      <w:proofErr w:type="gramEnd"/>
      <w:r w:rsidRPr="00245FA6">
        <w:rPr>
          <w:rFonts w:ascii="Book Antiqua" w:hAnsi="Book Antiqua"/>
        </w:rPr>
        <w:t>®)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ial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nintedanib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diopath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Respirology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21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425-1430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7399197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111/resp.12852]</w:t>
      </w:r>
    </w:p>
    <w:p w14:paraId="6380FF45" w14:textId="353B0082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31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Kaul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B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J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eterse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A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cCulloc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osa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O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and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VD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DeDent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llar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HR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hoole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A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ispariti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tifibro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edica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Utilizatio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mo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Veterans</w:t>
      </w:r>
      <w:r>
        <w:rPr>
          <w:rFonts w:ascii="Book Antiqua" w:hAnsi="Book Antiqua"/>
        </w:rPr>
        <w:t xml:space="preserve"> </w:t>
      </w:r>
      <w:proofErr w:type="gramStart"/>
      <w:r w:rsidRPr="00245FA6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diopath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Chest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3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64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441-44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6801465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016/j.chest.2023.02.027]</w:t>
      </w:r>
    </w:p>
    <w:p w14:paraId="66CDD819" w14:textId="03EC7AB1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32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b/>
          <w:bCs/>
        </w:rPr>
        <w:t>Yetki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NA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Kiraz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aran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Ketencioğlu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o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uta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UC5B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ER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utation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gene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actor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dividual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ever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VID-19?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Tuberk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Toraks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3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71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4-40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6912407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5578/tt.20239905]</w:t>
      </w:r>
    </w:p>
    <w:p w14:paraId="01E835B7" w14:textId="2E50CD96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33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Ma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H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ia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search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ogres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olecula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echanism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argets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ru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evelopmen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diopath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Pharmacol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3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963054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593586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3389/fphar.2022.963054]</w:t>
      </w:r>
    </w:p>
    <w:p w14:paraId="44615FE8" w14:textId="7CD6C12F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34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b/>
          <w:bCs/>
        </w:rPr>
        <w:t>Patrucc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F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Solidoro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Gavelli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</w:rPr>
        <w:t>Apostolo</w:t>
      </w:r>
      <w:proofErr w:type="spellEnd"/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ella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diopathic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ost-COVID-19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u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ink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isks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Microorganisms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3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11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7110318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3390/microorganisms11040895]</w:t>
      </w:r>
    </w:p>
    <w:p w14:paraId="66A92A7D" w14:textId="2F69B3CF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t>35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Chinese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Research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Hospital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Association</w:t>
      </w:r>
      <w:r w:rsidRPr="00245FA6">
        <w:rPr>
          <w:rFonts w:ascii="Book Antiqua" w:hAnsi="Book Antiqua"/>
        </w:rPr>
        <w:t>;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spirato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uncil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Exper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commendation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terstitia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lu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aus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oronaviru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neumonia]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Zhonghua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Jie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He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45FA6">
        <w:rPr>
          <w:rFonts w:ascii="Book Antiqua" w:hAnsi="Book Antiqua"/>
          <w:i/>
          <w:iCs/>
        </w:rPr>
        <w:t>He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Hu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Xi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Za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Zhi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43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827-833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2992435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3760/cma.j.cn112147-20200326-00419]</w:t>
      </w:r>
    </w:p>
    <w:p w14:paraId="02CFDAC6" w14:textId="7B6039AC" w:rsidR="00245FA6" w:rsidRPr="00245FA6" w:rsidRDefault="00245FA6" w:rsidP="00245FA6">
      <w:pPr>
        <w:pStyle w:val="a7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45FA6">
        <w:rPr>
          <w:rFonts w:ascii="Book Antiqua" w:hAnsi="Book Antiqua"/>
        </w:rPr>
        <w:lastRenderedPageBreak/>
        <w:t>36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Wan</w:t>
      </w:r>
      <w:r>
        <w:rPr>
          <w:rFonts w:ascii="Book Antiqua" w:hAnsi="Book Antiqua"/>
          <w:b/>
          <w:bCs/>
        </w:rPr>
        <w:t xml:space="preserve"> </w:t>
      </w:r>
      <w:r w:rsidRPr="00245FA6">
        <w:rPr>
          <w:rFonts w:ascii="Book Antiqua" w:hAnsi="Book Antiqua"/>
          <w:b/>
          <w:bCs/>
        </w:rPr>
        <w:t>Q</w:t>
      </w:r>
      <w:r w:rsidRPr="00245FA6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i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Cai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Sun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X.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Inhal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nano-base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therapeutic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ulmonary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ibrosis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recent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dvances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future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prospects.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45FA6">
        <w:rPr>
          <w:rFonts w:ascii="Book Antiqua" w:hAnsi="Book Antiqua"/>
          <w:i/>
          <w:iCs/>
        </w:rPr>
        <w:t>Nanobiotechnology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023;</w:t>
      </w:r>
      <w:r>
        <w:rPr>
          <w:rStyle w:val="apple-converted-space"/>
          <w:rFonts w:ascii="Book Antiqua" w:hAnsi="Book Antiqua"/>
        </w:rPr>
        <w:t xml:space="preserve"> </w:t>
      </w:r>
      <w:r w:rsidRPr="00245FA6">
        <w:rPr>
          <w:rFonts w:ascii="Book Antiqua" w:hAnsi="Book Antiqua"/>
          <w:b/>
          <w:bCs/>
        </w:rPr>
        <w:t>21</w:t>
      </w:r>
      <w:r w:rsidRPr="00245FA6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215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37422665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45FA6">
        <w:rPr>
          <w:rFonts w:ascii="Book Antiqua" w:hAnsi="Book Antiqua"/>
        </w:rPr>
        <w:t>10.1186/s12951-023-01971-7]</w:t>
      </w:r>
    </w:p>
    <w:bookmarkEnd w:id="403"/>
    <w:bookmarkEnd w:id="404"/>
    <w:p w14:paraId="75508C57" w14:textId="7777A6FE" w:rsidR="00A77B3E" w:rsidRDefault="00A77B3E">
      <w:pPr>
        <w:spacing w:line="360" w:lineRule="auto"/>
        <w:jc w:val="both"/>
      </w:pPr>
    </w:p>
    <w:p w14:paraId="2E24E06A" w14:textId="77777777" w:rsidR="00A77B3E" w:rsidRDefault="00A77B3E">
      <w:pPr>
        <w:spacing w:line="360" w:lineRule="auto"/>
        <w:jc w:val="both"/>
        <w:sectPr w:rsidR="00A77B3E" w:rsidSect="00AA5AE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7C21142" w14:textId="77777777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4B1CE725" w14:textId="5FC5698E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</w:rPr>
        <w:t>Conflict-of-interest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  <w:b/>
          <w:bCs/>
        </w:rPr>
        <w:t>statement: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thing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45FA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close.</w:t>
      </w:r>
    </w:p>
    <w:p w14:paraId="2EDC4BF0" w14:textId="77777777" w:rsidR="00A77B3E" w:rsidRDefault="00A77B3E">
      <w:pPr>
        <w:spacing w:line="360" w:lineRule="auto"/>
        <w:jc w:val="both"/>
      </w:pPr>
    </w:p>
    <w:p w14:paraId="5459F354" w14:textId="206663F8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</w:rPr>
        <w:t>Open-Access:</w:t>
      </w:r>
      <w:r w:rsidR="00245FA6">
        <w:rPr>
          <w:rFonts w:ascii="Book Antiqua" w:eastAsia="Book Antiqua" w:hAnsi="Book Antiqua" w:cs="Book Antiqua"/>
          <w:b/>
          <w:bCs/>
        </w:rPr>
        <w:t xml:space="preserve"> </w:t>
      </w:r>
      <w:r>
        <w:rPr>
          <w:rFonts w:ascii="Book Antiqua" w:eastAsia="Book Antiqua" w:hAnsi="Book Antiqua" w:cs="Book Antiqua"/>
        </w:rPr>
        <w:t>Thi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rticl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pen-acces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rticl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hat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wa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select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b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-hous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edito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ull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eer-review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b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external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reviewers.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t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distribut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ccordanc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with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reativ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ommon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ttribution</w:t>
      </w:r>
      <w:r w:rsidR="00245FA6">
        <w:rPr>
          <w:rFonts w:ascii="Book Antiqua" w:eastAsia="Book Antiqua" w:hAnsi="Book Antiqua" w:cs="Book Antiqua"/>
        </w:rPr>
        <w:t xml:space="preserve"> </w:t>
      </w:r>
      <w:proofErr w:type="spellStart"/>
      <w:r>
        <w:rPr>
          <w:rFonts w:ascii="Book Antiqua" w:eastAsia="Book Antiqua" w:hAnsi="Book Antiqua" w:cs="Book Antiqua"/>
        </w:rPr>
        <w:t>NonCommercial</w:t>
      </w:r>
      <w:proofErr w:type="spellEnd"/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(CC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BY-NC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4.0)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license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which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ermit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ther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o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distribute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remix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dapt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buil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upo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hi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work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non-commercially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licens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hei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derivativ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work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n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different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erms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rovid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riginal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work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roperl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it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n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h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us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s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non-commercial.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See: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https://creativecommons.org/Licenses/by-nc/4.0/</w:t>
      </w:r>
    </w:p>
    <w:p w14:paraId="19D8BFC0" w14:textId="77777777" w:rsidR="00A77B3E" w:rsidRDefault="00A77B3E">
      <w:pPr>
        <w:spacing w:line="360" w:lineRule="auto"/>
        <w:jc w:val="both"/>
      </w:pPr>
    </w:p>
    <w:p w14:paraId="2B40E13F" w14:textId="3D96815D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</w:rPr>
        <w:t>Invite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rticle;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Externall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ee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reviewed.</w:t>
      </w:r>
    </w:p>
    <w:p w14:paraId="730E0613" w14:textId="02BBFA46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odel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</w:rPr>
        <w:t>Singl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blind</w:t>
      </w:r>
    </w:p>
    <w:p w14:paraId="7C0BFF15" w14:textId="77777777" w:rsidR="00A77B3E" w:rsidRDefault="00A77B3E">
      <w:pPr>
        <w:spacing w:line="360" w:lineRule="auto"/>
        <w:jc w:val="both"/>
      </w:pPr>
    </w:p>
    <w:p w14:paraId="7345D651" w14:textId="611B006F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</w:rPr>
        <w:t>Decembe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7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2023</w:t>
      </w:r>
    </w:p>
    <w:p w14:paraId="593BCDD9" w14:textId="21690417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</w:rPr>
        <w:t>December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17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2023</w:t>
      </w:r>
    </w:p>
    <w:p w14:paraId="6654D160" w14:textId="33B2568C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EF13E05" w14:textId="77777777" w:rsidR="00A77B3E" w:rsidRDefault="00A77B3E">
      <w:pPr>
        <w:spacing w:line="360" w:lineRule="auto"/>
        <w:jc w:val="both"/>
      </w:pPr>
    </w:p>
    <w:p w14:paraId="67E5201A" w14:textId="1C73DDE9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</w:rPr>
        <w:t>Pharmacolog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&amp;</w:t>
      </w:r>
      <w:r w:rsidR="00245FA6">
        <w:rPr>
          <w:rFonts w:ascii="Book Antiqua" w:eastAsia="Book Antiqua" w:hAnsi="Book Antiqua" w:cs="Book Antiqua"/>
        </w:rPr>
        <w:t xml:space="preserve"> </w:t>
      </w:r>
      <w:r w:rsidR="00FA5995">
        <w:rPr>
          <w:rFonts w:ascii="Book Antiqua" w:eastAsia="Book Antiqua" w:hAnsi="Book Antiqua" w:cs="Book Antiqua"/>
        </w:rPr>
        <w:t>pharmacy</w:t>
      </w:r>
    </w:p>
    <w:p w14:paraId="5C0D80ED" w14:textId="10A0217C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</w:rPr>
        <w:t>China</w:t>
      </w:r>
    </w:p>
    <w:p w14:paraId="0D17EB21" w14:textId="6A6FF626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9A3FB19" w14:textId="5BC79351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</w:rPr>
        <w:t>Grad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(Excellent):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0</w:t>
      </w:r>
    </w:p>
    <w:p w14:paraId="52E4CB11" w14:textId="1D81C125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</w:rPr>
        <w:t>Grad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B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(Very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good):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0</w:t>
      </w:r>
    </w:p>
    <w:p w14:paraId="2E4F34FA" w14:textId="544E40C6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</w:rPr>
        <w:t>Grad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(Good):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</w:t>
      </w:r>
    </w:p>
    <w:p w14:paraId="2FB02094" w14:textId="02B9546B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</w:rPr>
        <w:t>Grad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D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(Fair):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D</w:t>
      </w:r>
    </w:p>
    <w:p w14:paraId="12DEABBB" w14:textId="3B93D15C" w:rsidR="00A77B3E" w:rsidRDefault="00266524">
      <w:pPr>
        <w:spacing w:line="360" w:lineRule="auto"/>
        <w:jc w:val="both"/>
      </w:pPr>
      <w:r>
        <w:rPr>
          <w:rFonts w:ascii="Book Antiqua" w:eastAsia="Book Antiqua" w:hAnsi="Book Antiqua" w:cs="Book Antiqua"/>
        </w:rPr>
        <w:t>Grad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E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(Poor):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0</w:t>
      </w:r>
    </w:p>
    <w:p w14:paraId="036ECFDF" w14:textId="77777777" w:rsidR="00A77B3E" w:rsidRDefault="00A77B3E">
      <w:pPr>
        <w:spacing w:line="360" w:lineRule="auto"/>
        <w:jc w:val="both"/>
      </w:pPr>
    </w:p>
    <w:p w14:paraId="4D29548F" w14:textId="69018A2E" w:rsidR="00A77B3E" w:rsidRDefault="00266524">
      <w:pPr>
        <w:spacing w:line="360" w:lineRule="auto"/>
        <w:jc w:val="both"/>
        <w:sectPr w:rsidR="00A77B3E" w:rsidSect="00AA5AE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</w:rPr>
        <w:t>Casu</w:t>
      </w:r>
      <w:proofErr w:type="spellEnd"/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taly;</w:t>
      </w:r>
      <w:r w:rsidR="00245FA6">
        <w:rPr>
          <w:rFonts w:ascii="Book Antiqua" w:eastAsia="Book Antiqua" w:hAnsi="Book Antiqua" w:cs="Book Antiqua"/>
        </w:rPr>
        <w:t xml:space="preserve"> </w:t>
      </w:r>
      <w:proofErr w:type="spellStart"/>
      <w:r>
        <w:rPr>
          <w:rFonts w:ascii="Book Antiqua" w:eastAsia="Book Antiqua" w:hAnsi="Book Antiqua" w:cs="Book Antiqua"/>
        </w:rPr>
        <w:t>Löffler-Stastka</w:t>
      </w:r>
      <w:proofErr w:type="spellEnd"/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H,</w:t>
      </w:r>
      <w:r w:rsidR="00245FA6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ustria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A5995" w:rsidRPr="00FA5995">
        <w:rPr>
          <w:rFonts w:ascii="Book Antiqua" w:eastAsia="Book Antiqua" w:hAnsi="Book Antiqua" w:cs="Book Antiqua"/>
          <w:bCs/>
          <w:color w:val="000000"/>
        </w:rPr>
        <w:t>Zhang H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ins w:id="405" w:author="yan jiaping" w:date="2024-01-15T15:31:00Z">
        <w:r w:rsidR="007072F9" w:rsidRPr="007072F9">
          <w:rPr>
            <w:rFonts w:ascii="Book Antiqua" w:eastAsia="Book Antiqua" w:hAnsi="Book Antiqua" w:cs="Book Antiqua" w:hint="eastAsia"/>
            <w:bCs/>
            <w:color w:val="000000"/>
            <w:lang w:eastAsia="zh-CN"/>
            <w:rPrChange w:id="406" w:author="yan jiaping" w:date="2024-01-15T15:31:00Z">
              <w:rPr>
                <w:rFonts w:ascii="Book Antiqua" w:eastAsia="Book Antiqua" w:hAnsi="Book Antiqua" w:cs="Book Antiqua" w:hint="eastAsia"/>
                <w:b/>
                <w:color w:val="000000"/>
                <w:lang w:eastAsia="zh-CN"/>
              </w:rPr>
            </w:rPrChange>
          </w:rPr>
          <w:t>A</w:t>
        </w:r>
      </w:ins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245FA6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459DD4C8" w14:textId="1A02AC41" w:rsidR="00A77B3E" w:rsidDel="007072F9" w:rsidRDefault="00266524">
      <w:pPr>
        <w:spacing w:line="360" w:lineRule="auto"/>
        <w:jc w:val="both"/>
        <w:rPr>
          <w:del w:id="407" w:author="yan jiaping" w:date="2024-01-15T15:31:00Z"/>
        </w:rPr>
      </w:pPr>
      <w:del w:id="408" w:author="yan jiaping" w:date="2024-01-15T15:31:00Z">
        <w:r w:rsidDel="007072F9">
          <w:rPr>
            <w:rFonts w:ascii="Book Antiqua" w:eastAsia="Book Antiqua" w:hAnsi="Book Antiqua" w:cs="Book Antiqua"/>
            <w:b/>
            <w:color w:val="000000"/>
          </w:rPr>
          <w:lastRenderedPageBreak/>
          <w:delText>Figure</w:delText>
        </w:r>
        <w:r w:rsidR="00245FA6" w:rsidDel="007072F9">
          <w:rPr>
            <w:rFonts w:ascii="Book Antiqua" w:eastAsia="Book Antiqua" w:hAnsi="Book Antiqua" w:cs="Book Antiqua"/>
            <w:b/>
            <w:color w:val="000000"/>
          </w:rPr>
          <w:delText xml:space="preserve"> </w:delText>
        </w:r>
        <w:r w:rsidDel="007072F9">
          <w:rPr>
            <w:rFonts w:ascii="Book Antiqua" w:eastAsia="Book Antiqua" w:hAnsi="Book Antiqua" w:cs="Book Antiqua"/>
            <w:b/>
            <w:color w:val="000000"/>
          </w:rPr>
          <w:delText>Legends</w:delText>
        </w:r>
      </w:del>
    </w:p>
    <w:p w14:paraId="58381121" w14:textId="53D743B8" w:rsidR="00FA5995" w:rsidRPr="00FA5995" w:rsidRDefault="00FA5995" w:rsidP="00FA599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bookmarkStart w:id="409" w:name="OLE_LINK7388"/>
      <w:bookmarkStart w:id="410" w:name="OLE_LINK7390"/>
      <w:r w:rsidRPr="00FA5995">
        <w:rPr>
          <w:rFonts w:ascii="Book Antiqua" w:hAnsi="Book Antiqua"/>
          <w:b/>
          <w:bCs/>
        </w:rPr>
        <w:t>Table</w:t>
      </w:r>
      <w:bookmarkEnd w:id="409"/>
      <w:bookmarkEnd w:id="410"/>
      <w:r w:rsidRPr="00FA5995">
        <w:rPr>
          <w:rFonts w:ascii="Book Antiqua" w:hAnsi="Book Antiqua"/>
          <w:b/>
          <w:bCs/>
        </w:rPr>
        <w:t xml:space="preserve"> 1 The recommended dosages </w:t>
      </w:r>
      <w:r w:rsidR="005B13BC">
        <w:rPr>
          <w:rFonts w:ascii="Book Antiqua" w:hAnsi="Book Antiqua"/>
          <w:b/>
          <w:bCs/>
          <w:lang w:eastAsia="zh-CN"/>
        </w:rPr>
        <w:t xml:space="preserve">in literatures </w:t>
      </w:r>
      <w:r w:rsidRPr="00FA5995">
        <w:rPr>
          <w:rFonts w:ascii="Book Antiqua" w:hAnsi="Book Antiqua"/>
          <w:b/>
          <w:bCs/>
        </w:rPr>
        <w:t>for some medications in use</w:t>
      </w:r>
    </w:p>
    <w:tbl>
      <w:tblPr>
        <w:tblStyle w:val="a8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6174"/>
      </w:tblGrid>
      <w:tr w:rsidR="00FA5995" w:rsidRPr="00FA5995" w14:paraId="4995923C" w14:textId="77777777" w:rsidTr="005031F0">
        <w:tc>
          <w:tcPr>
            <w:tcW w:w="2122" w:type="dxa"/>
            <w:tcBorders>
              <w:top w:val="single" w:sz="4" w:space="0" w:color="auto"/>
              <w:bottom w:val="single" w:sz="4" w:space="0" w:color="auto"/>
            </w:tcBorders>
          </w:tcPr>
          <w:p w14:paraId="79F5F993" w14:textId="249672FA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FA5995">
              <w:rPr>
                <w:rFonts w:ascii="Book Antiqua" w:hAnsi="Book Antiqua" w:cs="Times New Roman"/>
                <w:b/>
                <w:bCs/>
              </w:rPr>
              <w:t>Medications</w:t>
            </w:r>
          </w:p>
        </w:tc>
        <w:tc>
          <w:tcPr>
            <w:tcW w:w="6174" w:type="dxa"/>
            <w:tcBorders>
              <w:top w:val="single" w:sz="4" w:space="0" w:color="auto"/>
              <w:bottom w:val="single" w:sz="4" w:space="0" w:color="auto"/>
            </w:tcBorders>
          </w:tcPr>
          <w:p w14:paraId="6C746D64" w14:textId="495293B8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FA5995">
              <w:rPr>
                <w:rFonts w:ascii="Book Antiqua" w:hAnsi="Book Antiqua" w:cs="Times New Roman"/>
                <w:b/>
                <w:bCs/>
              </w:rPr>
              <w:t>Recommended dosages</w:t>
            </w:r>
          </w:p>
        </w:tc>
      </w:tr>
      <w:tr w:rsidR="00FA5995" w:rsidRPr="00FA5995" w14:paraId="1F2C083A" w14:textId="77777777" w:rsidTr="005031F0">
        <w:tc>
          <w:tcPr>
            <w:tcW w:w="2122" w:type="dxa"/>
            <w:tcBorders>
              <w:top w:val="single" w:sz="4" w:space="0" w:color="auto"/>
            </w:tcBorders>
          </w:tcPr>
          <w:p w14:paraId="0A17D9D9" w14:textId="77777777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5995">
              <w:rPr>
                <w:rFonts w:ascii="Book Antiqua" w:hAnsi="Book Antiqua" w:cs="Times New Roman"/>
              </w:rPr>
              <w:t>Pirfenidone</w:t>
            </w:r>
          </w:p>
        </w:tc>
        <w:tc>
          <w:tcPr>
            <w:tcW w:w="6174" w:type="dxa"/>
            <w:tcBorders>
              <w:top w:val="single" w:sz="4" w:space="0" w:color="auto"/>
            </w:tcBorders>
          </w:tcPr>
          <w:p w14:paraId="500D0956" w14:textId="053EC467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5995">
              <w:rPr>
                <w:rFonts w:ascii="Book Antiqua" w:hAnsi="Book Antiqua" w:cs="Times New Roman"/>
              </w:rPr>
              <w:t>2400 mg/d for 12</w:t>
            </w:r>
            <w:r>
              <w:rPr>
                <w:rFonts w:ascii="Book Antiqua" w:hAnsi="Book Antiqua" w:cs="Times New Roman"/>
              </w:rPr>
              <w:t>-</w:t>
            </w:r>
            <w:r w:rsidRPr="00FA5995">
              <w:rPr>
                <w:rFonts w:ascii="Book Antiqua" w:hAnsi="Book Antiqua" w:cs="Times New Roman"/>
              </w:rPr>
              <w:t xml:space="preserve">24 </w:t>
            </w:r>
            <w:proofErr w:type="spellStart"/>
            <w:r w:rsidRPr="00FA5995">
              <w:rPr>
                <w:rFonts w:ascii="Book Antiqua" w:hAnsi="Book Antiqua" w:cs="Times New Roman"/>
              </w:rPr>
              <w:t>wk</w:t>
            </w:r>
            <w:proofErr w:type="spellEnd"/>
            <w:r w:rsidRPr="00FA5995">
              <w:rPr>
                <w:rFonts w:ascii="Book Antiqua" w:hAnsi="Book Antiqua"/>
              </w:rPr>
              <w:fldChar w:fldCharType="begin">
                <w:fldData xml:space="preserve">PEVuZE5vdGU+PENpdGU+PEF1dGhvcj5BbC1LdXJhaXNoeTwvQXV0aG9yPjxZZWFyPjIwMjI8L1ll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==
</w:fldData>
              </w:fldChar>
            </w:r>
            <w:r w:rsidRPr="00FA5995">
              <w:rPr>
                <w:rFonts w:ascii="Book Antiqua" w:hAnsi="Book Antiqua" w:cs="Times New Roman"/>
              </w:rPr>
              <w:instrText xml:space="preserve"> ADDIN EN.CITE </w:instrText>
            </w:r>
            <w:r w:rsidRPr="00FA5995">
              <w:rPr>
                <w:rFonts w:ascii="Book Antiqua" w:hAnsi="Book Antiqua"/>
              </w:rPr>
              <w:fldChar w:fldCharType="begin">
                <w:fldData xml:space="preserve">PEVuZE5vdGU+PENpdGU+PEF1dGhvcj5BbC1LdXJhaXNoeTwvQXV0aG9yPjxZZWFyPjIwMjI8L1ll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==
</w:fldData>
              </w:fldChar>
            </w:r>
            <w:r w:rsidRPr="00FA5995">
              <w:rPr>
                <w:rFonts w:ascii="Book Antiqua" w:hAnsi="Book Antiqua" w:cs="Times New Roman"/>
              </w:rPr>
              <w:instrText xml:space="preserve"> ADDIN EN.CITE.DATA </w:instrText>
            </w:r>
            <w:r w:rsidRPr="00FA5995">
              <w:rPr>
                <w:rFonts w:ascii="Book Antiqua" w:hAnsi="Book Antiqua"/>
              </w:rPr>
            </w:r>
            <w:r w:rsidRPr="00FA5995">
              <w:rPr>
                <w:rFonts w:ascii="Book Antiqua" w:hAnsi="Book Antiqua"/>
              </w:rPr>
              <w:fldChar w:fldCharType="end"/>
            </w:r>
            <w:r w:rsidRPr="00FA5995">
              <w:rPr>
                <w:rFonts w:ascii="Book Antiqua" w:hAnsi="Book Antiqua"/>
              </w:rPr>
            </w:r>
            <w:r w:rsidRPr="00FA5995">
              <w:rPr>
                <w:rFonts w:ascii="Book Antiqua" w:hAnsi="Book Antiqua"/>
              </w:rPr>
              <w:fldChar w:fldCharType="separate"/>
            </w:r>
            <w:r w:rsidRPr="00FA5995">
              <w:rPr>
                <w:rFonts w:ascii="Book Antiqua" w:hAnsi="Book Antiqua" w:cs="Times New Roman"/>
                <w:noProof/>
                <w:vertAlign w:val="superscript"/>
              </w:rPr>
              <w:t>[6]</w:t>
            </w:r>
            <w:r w:rsidRPr="00FA5995">
              <w:rPr>
                <w:rFonts w:ascii="Book Antiqua" w:hAnsi="Book Antiqua"/>
              </w:rPr>
              <w:fldChar w:fldCharType="end"/>
            </w:r>
          </w:p>
        </w:tc>
      </w:tr>
      <w:tr w:rsidR="00FA5995" w:rsidRPr="00FA5995" w14:paraId="156A5EB7" w14:textId="77777777" w:rsidTr="005031F0">
        <w:tc>
          <w:tcPr>
            <w:tcW w:w="2122" w:type="dxa"/>
          </w:tcPr>
          <w:p w14:paraId="774466B1" w14:textId="77777777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proofErr w:type="spellStart"/>
            <w:r w:rsidRPr="00FA5995">
              <w:rPr>
                <w:rFonts w:ascii="Book Antiqua" w:hAnsi="Book Antiqua" w:cs="Times New Roman"/>
              </w:rPr>
              <w:t>Nintedanib</w:t>
            </w:r>
            <w:proofErr w:type="spellEnd"/>
          </w:p>
        </w:tc>
        <w:tc>
          <w:tcPr>
            <w:tcW w:w="6174" w:type="dxa"/>
          </w:tcPr>
          <w:p w14:paraId="16249B66" w14:textId="77777777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5995">
              <w:rPr>
                <w:rFonts w:ascii="Book Antiqua" w:hAnsi="Book Antiqua" w:cs="Times New Roman"/>
              </w:rPr>
              <w:t>150 mg or 100 mg (for patients with mild hepatic impairment) twice daily</w:t>
            </w:r>
            <w:r w:rsidRPr="00FA5995">
              <w:rPr>
                <w:rFonts w:ascii="Book Antiqua" w:hAnsi="Book Antiqua"/>
              </w:rPr>
              <w:fldChar w:fldCharType="begin"/>
            </w:r>
            <w:r w:rsidRPr="00FA5995">
              <w:rPr>
                <w:rFonts w:ascii="Book Antiqua" w:hAnsi="Book Antiqua" w:cs="Times New Roman"/>
              </w:rPr>
              <w:instrText xml:space="preserve"> ADDIN EN.CITE &lt;EndNote&gt;&lt;Cite&gt;&lt;Author&gt;Hashemian&lt;/Author&gt;&lt;Year&gt;2022&lt;/Year&gt;&lt;RecNum&gt;25&lt;/RecNum&gt;&lt;DisplayText&gt;&lt;style face="superscript"&gt;[10]&lt;/style&gt;&lt;/DisplayText&gt;&lt;record&gt;&lt;rec-number&gt;25&lt;/rec-number&gt;&lt;foreign-keys&gt;&lt;key app="EN" db-id="5z0pepxf7wvdvjedxf2vr5e89refexewpatd" timestamp="1680695682"&gt;25&lt;/key&gt;&lt;key app="ENWeb" db-id=""&gt;0&lt;/key&gt;&lt;/foreign-keys&gt;&lt;ref-type name="Journal Article"&gt;17&lt;/ref-type&gt;&lt;contributors&gt;&lt;authors&gt;&lt;author&gt;Hashemian, Seyed MohammadReza&lt;/author&gt;&lt;author&gt;Farhadi, Tayebeh&lt;/author&gt;&lt;author&gt;Varahram, Mohammad&lt;/author&gt;&lt;author&gt;Velayati, Ali Akbar&lt;/author&gt;&lt;/authors&gt;&lt;/contributors&gt;&lt;titles&gt;&lt;title&gt;Nintedanib: a review of the properties, function, and usefulness to minimize COVID-19-induced lung injury&lt;/title&gt;&lt;secondary-title&gt;Expert Review of Anti-infective Therapy&lt;/secondary-title&gt;&lt;/titles&gt;&lt;periodical&gt;&lt;full-title&gt;Expert Review of Anti-infective Therapy&lt;/full-title&gt;&lt;/periodical&gt;&lt;pages&gt;7-14&lt;/pages&gt;&lt;volume&gt;21&lt;/volume&gt;&lt;number&gt;1&lt;/number&gt;&lt;section&gt;7&lt;/section&gt;&lt;dates&gt;&lt;year&gt;2022&lt;/year&gt;&lt;/dates&gt;&lt;isbn&gt;1478-7210&amp;#xD;1744-8336&lt;/isbn&gt;&lt;urls&gt;&lt;/urls&gt;&lt;electronic-resource-num&gt;10.1080/14787210.2023.2153116&lt;/electronic-resource-num&gt;&lt;/record&gt;&lt;/Cite&gt;&lt;/EndNote&gt;</w:instrText>
            </w:r>
            <w:r w:rsidRPr="00FA5995">
              <w:rPr>
                <w:rFonts w:ascii="Book Antiqua" w:hAnsi="Book Antiqua"/>
              </w:rPr>
              <w:fldChar w:fldCharType="separate"/>
            </w:r>
            <w:r w:rsidRPr="00FA5995">
              <w:rPr>
                <w:rFonts w:ascii="Book Antiqua" w:hAnsi="Book Antiqua" w:cs="Times New Roman"/>
                <w:noProof/>
                <w:vertAlign w:val="superscript"/>
              </w:rPr>
              <w:t>[10]</w:t>
            </w:r>
            <w:r w:rsidRPr="00FA5995">
              <w:rPr>
                <w:rFonts w:ascii="Book Antiqua" w:hAnsi="Book Antiqua"/>
              </w:rPr>
              <w:fldChar w:fldCharType="end"/>
            </w:r>
          </w:p>
        </w:tc>
      </w:tr>
      <w:tr w:rsidR="00FA5995" w:rsidRPr="00FA5995" w14:paraId="39AB292A" w14:textId="77777777" w:rsidTr="005031F0">
        <w:tc>
          <w:tcPr>
            <w:tcW w:w="2122" w:type="dxa"/>
          </w:tcPr>
          <w:p w14:paraId="2CC050F9" w14:textId="52D71D6F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5995">
              <w:rPr>
                <w:rFonts w:ascii="Book Antiqua" w:hAnsi="Book Antiqua" w:cs="Times New Roman"/>
              </w:rPr>
              <w:t>N-acetylcysteine</w:t>
            </w:r>
          </w:p>
        </w:tc>
        <w:tc>
          <w:tcPr>
            <w:tcW w:w="6174" w:type="dxa"/>
          </w:tcPr>
          <w:p w14:paraId="68EF26AA" w14:textId="570A488A" w:rsidR="00FA5995" w:rsidRPr="00FA5995" w:rsidRDefault="00895594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/>
              </w:rPr>
              <w:t xml:space="preserve">Oral </w:t>
            </w:r>
            <w:r w:rsidR="00FA5995" w:rsidRPr="00FA5995">
              <w:rPr>
                <w:rFonts w:ascii="Book Antiqua" w:hAnsi="Book Antiqua" w:cs="Times New Roman"/>
              </w:rPr>
              <w:t xml:space="preserve">600 mg every 8 h, </w:t>
            </w:r>
            <w:r>
              <w:rPr>
                <w:rFonts w:ascii="Book Antiqua" w:hAnsi="Book Antiqua" w:cs="Times New Roman"/>
              </w:rPr>
              <w:t xml:space="preserve">oral </w:t>
            </w:r>
            <w:r w:rsidR="00FA5995" w:rsidRPr="00FA5995">
              <w:rPr>
                <w:rFonts w:ascii="Book Antiqua" w:hAnsi="Book Antiqua" w:cs="Times New Roman"/>
              </w:rPr>
              <w:t xml:space="preserve">600 mg twice daily for 14 d, </w:t>
            </w:r>
            <w:r>
              <w:rPr>
                <w:rFonts w:ascii="Book Antiqua" w:hAnsi="Book Antiqua" w:cs="Times New Roman"/>
              </w:rPr>
              <w:t>or</w:t>
            </w:r>
            <w:r w:rsidRPr="00FA5995">
              <w:rPr>
                <w:rFonts w:ascii="Book Antiqua" w:hAnsi="Book Antiqua" w:cs="Times New Roman"/>
              </w:rPr>
              <w:t xml:space="preserve"> </w:t>
            </w:r>
            <w:r w:rsidR="001C41EA">
              <w:rPr>
                <w:rFonts w:ascii="Book Antiqua" w:hAnsi="Book Antiqua" w:cs="Times New Roman"/>
              </w:rPr>
              <w:t>i</w:t>
            </w:r>
            <w:r w:rsidR="001C41EA" w:rsidRPr="001C41EA">
              <w:rPr>
                <w:rFonts w:ascii="Book Antiqua" w:hAnsi="Book Antiqua" w:cs="Times New Roman"/>
              </w:rPr>
              <w:t>ntravenous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A5995" w:rsidRPr="00FA5995">
              <w:rPr>
                <w:rFonts w:ascii="Book Antiqua" w:hAnsi="Book Antiqua" w:cs="Times New Roman"/>
              </w:rPr>
              <w:t>40 mg/(kg</w:t>
            </w:r>
            <w:r w:rsidR="00FA5995">
              <w:rPr>
                <w:rFonts w:ascii="Book Antiqua" w:hAnsi="Book Antiqua" w:cs="Times New Roman"/>
              </w:rPr>
              <w:t xml:space="preserve"> × </w:t>
            </w:r>
            <w:r w:rsidR="00FA5995" w:rsidRPr="00FA5995">
              <w:rPr>
                <w:rFonts w:ascii="Book Antiqua" w:hAnsi="Book Antiqua" w:cs="Times New Roman"/>
              </w:rPr>
              <w:t>d) for 3 d</w:t>
            </w:r>
            <w:r w:rsidR="00FA5995" w:rsidRPr="00FA5995">
              <w:rPr>
                <w:rFonts w:ascii="Book Antiqua" w:hAnsi="Book Antiqua"/>
              </w:rPr>
              <w:fldChar w:fldCharType="begin"/>
            </w:r>
            <w:r w:rsidR="00FA5995" w:rsidRPr="00FA5995">
              <w:rPr>
                <w:rFonts w:ascii="Book Antiqua" w:hAnsi="Book Antiqua" w:cs="Times New Roman"/>
              </w:rPr>
              <w:instrText xml:space="preserve"> ADDIN EN.CITE &lt;EndNote&gt;&lt;Cite&gt;&lt;RecNum&gt;54&lt;/RecNum&gt;&lt;DisplayText&gt;&lt;style face="superscript"&gt;[16]&lt;/style&gt;&lt;/DisplayText&gt;&lt;record&gt;&lt;rec-number&gt;54&lt;/rec-number&gt;&lt;foreign-keys&gt;&lt;key app="EN" db-id="5z0pepxf7wvdvjedxf2vr5e89refexewpatd" timestamp="1681624117"&gt;54&lt;/key&gt;&lt;key app="ENWeb" db-id=""&gt;0&lt;/key&gt;&lt;/foreign-keys&gt;&lt;ref-type name="Journal Article"&gt;17&lt;/ref-type&gt;&lt;contributors&gt;&lt;/contributors&gt;&lt;titles&gt;&lt;title&gt;&amp;lt;</w:instrText>
            </w:r>
            <w:r w:rsidR="00FA5995" w:rsidRPr="00FA5995">
              <w:rPr>
                <w:rFonts w:ascii="Book Antiqua" w:hAnsi="Book Antiqua" w:cs="Times New Roman"/>
              </w:rPr>
              <w:instrText>乙酰半胱氨酸</w:instrText>
            </w:r>
            <w:r w:rsidR="00FA5995" w:rsidRPr="00FA5995">
              <w:rPr>
                <w:rFonts w:ascii="Book Antiqua" w:hAnsi="Book Antiqua" w:cs="Times New Roman"/>
              </w:rPr>
              <w:instrText>.pdf&amp;gt;&lt;/title&gt;&lt;/titles&gt;&lt;dates&gt;&lt;/dates&gt;&lt;urls&gt;&lt;/urls&gt;&lt;/record&gt;&lt;/Cite&gt;&lt;/EndNote&gt;</w:instrText>
            </w:r>
            <w:r w:rsidR="00FA5995" w:rsidRPr="00FA5995">
              <w:rPr>
                <w:rFonts w:ascii="Book Antiqua" w:hAnsi="Book Antiqua"/>
              </w:rPr>
              <w:fldChar w:fldCharType="separate"/>
            </w:r>
            <w:r w:rsidR="00FA5995" w:rsidRPr="00FA5995">
              <w:rPr>
                <w:rFonts w:ascii="Book Antiqua" w:hAnsi="Book Antiqua" w:cs="Times New Roman"/>
                <w:noProof/>
                <w:vertAlign w:val="superscript"/>
              </w:rPr>
              <w:t>[16]</w:t>
            </w:r>
            <w:r w:rsidR="00FA5995" w:rsidRPr="00FA5995">
              <w:rPr>
                <w:rFonts w:ascii="Book Antiqua" w:hAnsi="Book Antiqua"/>
              </w:rPr>
              <w:fldChar w:fldCharType="end"/>
            </w:r>
          </w:p>
        </w:tc>
      </w:tr>
      <w:tr w:rsidR="00FA5995" w:rsidRPr="00FA5995" w14:paraId="52FB1011" w14:textId="77777777" w:rsidTr="005031F0">
        <w:tc>
          <w:tcPr>
            <w:tcW w:w="2122" w:type="dxa"/>
          </w:tcPr>
          <w:p w14:paraId="76570F30" w14:textId="77777777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5995">
              <w:rPr>
                <w:rFonts w:ascii="Book Antiqua" w:hAnsi="Book Antiqua" w:cs="Times New Roman"/>
              </w:rPr>
              <w:t>Anakinra</w:t>
            </w:r>
          </w:p>
        </w:tc>
        <w:tc>
          <w:tcPr>
            <w:tcW w:w="6174" w:type="dxa"/>
          </w:tcPr>
          <w:p w14:paraId="04EEA9F7" w14:textId="20062C37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5995">
              <w:rPr>
                <w:rFonts w:ascii="Book Antiqua" w:hAnsi="Book Antiqua" w:cs="Times New Roman"/>
              </w:rPr>
              <w:t>A total dose of 600 mg (a loading dose of 200 mg twice daily, followed by 100 mg once daily for 2 d)</w:t>
            </w:r>
            <w:r w:rsidRPr="00FA5995">
              <w:rPr>
                <w:rFonts w:ascii="Book Antiqua" w:hAnsi="Book Antiqua"/>
              </w:rPr>
              <w:fldChar w:fldCharType="begin"/>
            </w:r>
            <w:r w:rsidRPr="00FA5995">
              <w:rPr>
                <w:rFonts w:ascii="Book Antiqua" w:hAnsi="Book Antiqua" w:cs="Times New Roman"/>
              </w:rPr>
              <w:instrText xml:space="preserve"> ADDIN EN.CITE &lt;EndNote&gt;&lt;Cite&gt;&lt;Author&gt;Nan&lt;/Author&gt;&lt;Year&gt;2021&lt;/Year&gt;&lt;RecNum&gt;105&lt;/RecNum&gt;&lt;DisplayText&gt;&lt;style face="superscript"&gt;[19]&lt;/style&gt;&lt;/DisplayText&gt;&lt;record&gt;&lt;rec-number&gt;105&lt;/rec-number&gt;&lt;foreign-keys&gt;&lt;key app="EN" db-id="5z0pepxf7wvdvjedxf2vr5e89refexewpatd" timestamp="1681624621"&gt;105&lt;/key&gt;&lt;key app="ENWeb" db-id=""&gt;0&lt;/key&gt;&lt;/foreign-keys&gt;&lt;ref-type name="Journal Article"&gt;17&lt;/ref-type&gt;&lt;contributors&gt;&lt;authors&gt;&lt;author&gt;Nan, D.&lt;/author&gt;&lt;author&gt;Abraira-Meriel, C.&lt;/author&gt;&lt;author&gt;de la Roz-Fernandez, S.&lt;/author&gt;&lt;author&gt;Maestre-Orozco, T.&lt;/author&gt;&lt;author&gt;Hernandez, J. L.&lt;/author&gt;&lt;author&gt;Fernandez-Ayala, M.&lt;/author&gt;&lt;/authors&gt;&lt;/contributors&gt;&lt;auth-address&gt;Internal Medicine Department, University Hospital Marques de Valdecilla, Santander, Spain.&amp;#xD;University of Cantabria, Santander, Spain.&amp;#xD;Dermatology Department, University Hospital Marques de Valdecilla, Santander, Spain.&lt;/auth-address&gt;&lt;titles&gt;&lt;title&gt;Delayed Use of the Recombinant Human IL-1 Receptor Antagonist Anakinra in Five COVID-19 Patients with Pulmonary Fibrosis and Persistent Hypoxaemia: A Preliminary Report&lt;/title&gt;&lt;secondary-title&gt;Eur J Case Rep Intern Med&lt;/secondary-title&gt;&lt;/titles&gt;&lt;periodical&gt;&lt;full-title&gt;Eur J Case Rep Intern Med&lt;/full-title&gt;&lt;/periodical&gt;&lt;pages&gt;002821&lt;/pages&gt;&lt;volume&gt;8&lt;/volume&gt;&lt;number&gt;10&lt;/number&gt;&lt;edition&gt;2021/11/19&lt;/edition&gt;&lt;keywords&gt;&lt;keyword&gt;Covid-19&lt;/keyword&gt;&lt;keyword&gt;Pulmonary fibrosis&lt;/keyword&gt;&lt;keyword&gt;anakinra&lt;/keyword&gt;&lt;/keywords&gt;&lt;dates&gt;&lt;year&gt;2021&lt;/year&gt;&lt;/dates&gt;&lt;isbn&gt;2284-2594 (Electronic)&amp;#xD;2284-2594 (Linking)&lt;/isbn&gt;&lt;accession-num&gt;34790623&lt;/accession-num&gt;&lt;urls&gt;&lt;related-urls&gt;&lt;url&gt;https://www.ncbi.nlm.nih.gov/pubmed/34790623&lt;/url&gt;&lt;/related-urls&gt;&lt;/urls&gt;&lt;custom2&gt;PMC8592658&lt;/custom2&gt;&lt;electronic-resource-num&gt;10.12890/2021_002821&lt;/electronic-resource-num&gt;&lt;/record&gt;&lt;/Cite&gt;&lt;/EndNote&gt;</w:instrText>
            </w:r>
            <w:r w:rsidRPr="00FA5995">
              <w:rPr>
                <w:rFonts w:ascii="Book Antiqua" w:hAnsi="Book Antiqua"/>
              </w:rPr>
              <w:fldChar w:fldCharType="separate"/>
            </w:r>
            <w:r w:rsidRPr="00FA5995">
              <w:rPr>
                <w:rFonts w:ascii="Book Antiqua" w:hAnsi="Book Antiqua" w:cs="Times New Roman"/>
                <w:noProof/>
                <w:vertAlign w:val="superscript"/>
              </w:rPr>
              <w:t>[19]</w:t>
            </w:r>
            <w:r w:rsidRPr="00FA5995">
              <w:rPr>
                <w:rFonts w:ascii="Book Antiqua" w:hAnsi="Book Antiqua"/>
              </w:rPr>
              <w:fldChar w:fldCharType="end"/>
            </w:r>
          </w:p>
        </w:tc>
      </w:tr>
      <w:tr w:rsidR="00FA5995" w:rsidRPr="00FA5995" w14:paraId="48826FC9" w14:textId="77777777" w:rsidTr="005031F0">
        <w:tc>
          <w:tcPr>
            <w:tcW w:w="2122" w:type="dxa"/>
          </w:tcPr>
          <w:p w14:paraId="04A443E1" w14:textId="77777777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5995">
              <w:rPr>
                <w:rFonts w:ascii="Book Antiqua" w:hAnsi="Book Antiqua" w:cs="Times New Roman"/>
              </w:rPr>
              <w:t>Nimotuzumab</w:t>
            </w:r>
          </w:p>
        </w:tc>
        <w:tc>
          <w:tcPr>
            <w:tcW w:w="6174" w:type="dxa"/>
          </w:tcPr>
          <w:p w14:paraId="2CCCD134" w14:textId="15D7278A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color w:val="92D050"/>
              </w:rPr>
            </w:pPr>
            <w:r w:rsidRPr="00FA5995">
              <w:rPr>
                <w:rFonts w:ascii="Book Antiqua" w:hAnsi="Book Antiqua" w:cs="Times New Roman"/>
              </w:rPr>
              <w:t>Intravenous administration: 2-3 times with an interval of 72 h, including a loading dose of 200 mg, followed by 100 mg</w:t>
            </w:r>
            <w:r w:rsidRPr="00FA5995">
              <w:rPr>
                <w:rFonts w:ascii="Book Antiqua" w:hAnsi="Book Antiqua"/>
              </w:rPr>
              <w:fldChar w:fldCharType="begin"/>
            </w:r>
            <w:r w:rsidRPr="00FA5995">
              <w:rPr>
                <w:rFonts w:ascii="Book Antiqua" w:hAnsi="Book Antiqua" w:cs="Times New Roman"/>
              </w:rPr>
              <w:instrText xml:space="preserve"> ADDIN EN.CITE &lt;EndNote&gt;&lt;Cite&gt;&lt;Author&gt;Londres&lt;/Author&gt;&lt;Year&gt;2022&lt;/Year&gt;&lt;RecNum&gt;77&lt;/RecNum&gt;&lt;DisplayText&gt;&lt;style face="superscript"&gt;[21]&lt;/style&gt;&lt;/DisplayText&gt;&lt;record&gt;&lt;rec-number&gt;77&lt;/rec-number&gt;&lt;foreign-keys&gt;&lt;key app="EN" db-id="5z0pepxf7wvdvjedxf2vr5e89refexewpatd" timestamp="1681624309"&gt;77&lt;/key&gt;&lt;key app="ENWeb" db-id=""&gt;0&lt;/key&gt;&lt;/foreign-keys&gt;&lt;ref-type name="Journal Article"&gt;17&lt;/ref-type&gt;&lt;contributors&gt;&lt;authors&gt;&lt;author&gt;Londres,&lt;/author&gt;&lt;author&gt;Henrry &lt;/author&gt;&lt;author&gt;Diaz&lt;/author&gt;&lt;/authors&gt;&lt;/contributors&gt;&lt;titles&gt;&lt;title&gt;Blocking EGFR with nimotuzumab: a novel strategy for COVID-19 treatment&lt;/title&gt;&lt;/titles&gt;&lt;dates&gt;&lt;year&gt;2022&lt;/year&gt;&lt;/dates&gt;&lt;urls&gt;&lt;/urls&gt;&lt;/record&gt;&lt;/Cite&gt;&lt;/EndNote&gt;</w:instrText>
            </w:r>
            <w:r w:rsidRPr="00FA5995">
              <w:rPr>
                <w:rFonts w:ascii="Book Antiqua" w:hAnsi="Book Antiqua"/>
              </w:rPr>
              <w:fldChar w:fldCharType="separate"/>
            </w:r>
            <w:r w:rsidRPr="00FA5995">
              <w:rPr>
                <w:rFonts w:ascii="Book Antiqua" w:hAnsi="Book Antiqua" w:cs="Times New Roman"/>
                <w:noProof/>
                <w:vertAlign w:val="superscript"/>
              </w:rPr>
              <w:t>[21]</w:t>
            </w:r>
            <w:r w:rsidRPr="00FA5995">
              <w:rPr>
                <w:rFonts w:ascii="Book Antiqua" w:hAnsi="Book Antiqua"/>
              </w:rPr>
              <w:fldChar w:fldCharType="end"/>
            </w:r>
          </w:p>
        </w:tc>
      </w:tr>
      <w:tr w:rsidR="00FA5995" w:rsidRPr="00FA5995" w14:paraId="4DAB4066" w14:textId="77777777" w:rsidTr="005031F0">
        <w:tc>
          <w:tcPr>
            <w:tcW w:w="2122" w:type="dxa"/>
          </w:tcPr>
          <w:p w14:paraId="4F075F31" w14:textId="46646338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5995">
              <w:rPr>
                <w:rFonts w:ascii="Book Antiqua" w:hAnsi="Book Antiqua" w:cs="Times New Roman"/>
              </w:rPr>
              <w:t xml:space="preserve">Vitamin </w:t>
            </w:r>
            <w:r>
              <w:rPr>
                <w:rFonts w:ascii="Book Antiqua" w:hAnsi="Book Antiqua" w:cs="Times New Roman"/>
              </w:rPr>
              <w:t>D</w:t>
            </w:r>
          </w:p>
        </w:tc>
        <w:tc>
          <w:tcPr>
            <w:tcW w:w="6174" w:type="dxa"/>
          </w:tcPr>
          <w:p w14:paraId="68DBA73A" w14:textId="483BDC9F" w:rsidR="00FA5995" w:rsidRPr="00FA5995" w:rsidRDefault="00FA5995" w:rsidP="00FA599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5995">
              <w:rPr>
                <w:rFonts w:ascii="Book Antiqua" w:hAnsi="Book Antiqua" w:cs="Times New Roman"/>
              </w:rPr>
              <w:t xml:space="preserve">COVID-19 patients with </w:t>
            </w:r>
            <w:r w:rsidR="008B5B4C" w:rsidRPr="008B5B4C">
              <w:rPr>
                <w:rFonts w:ascii="Book Antiqua" w:hAnsi="Book Antiqua" w:cs="Times New Roman"/>
              </w:rPr>
              <w:t>25-hydrodroxyvitamin D</w:t>
            </w:r>
            <w:r w:rsidRPr="00FA5995">
              <w:rPr>
                <w:rFonts w:ascii="Book Antiqua" w:hAnsi="Book Antiqua" w:cs="Times New Roman"/>
              </w:rPr>
              <w:t xml:space="preserve"> serum levels under 20 ng/m</w:t>
            </w:r>
            <w:r>
              <w:rPr>
                <w:rFonts w:ascii="Book Antiqua" w:hAnsi="Book Antiqua" w:cs="Times New Roman"/>
              </w:rPr>
              <w:t>L</w:t>
            </w:r>
            <w:r w:rsidRPr="00FA5995">
              <w:rPr>
                <w:rFonts w:ascii="Book Antiqua" w:hAnsi="Book Antiqua" w:cs="Times New Roman"/>
              </w:rPr>
              <w:t>: 6000</w:t>
            </w:r>
            <w:r>
              <w:rPr>
                <w:rFonts w:ascii="Book Antiqua" w:hAnsi="Book Antiqua" w:cs="Times New Roman"/>
              </w:rPr>
              <w:t>-</w:t>
            </w:r>
            <w:r w:rsidRPr="00FA5995">
              <w:rPr>
                <w:rFonts w:ascii="Book Antiqua" w:hAnsi="Book Antiqua" w:cs="Times New Roman"/>
              </w:rPr>
              <w:t xml:space="preserve">7000 </w:t>
            </w:r>
            <w:r w:rsidRPr="00CB3B07">
              <w:rPr>
                <w:rFonts w:ascii="Book Antiqua" w:hAnsi="Book Antiqua" w:cs="Times New Roman"/>
              </w:rPr>
              <w:t>oral IU</w:t>
            </w:r>
            <w:r>
              <w:rPr>
                <w:rFonts w:ascii="Book Antiqua" w:hAnsi="Book Antiqua" w:cs="Times New Roman"/>
              </w:rPr>
              <w:t>/d</w:t>
            </w:r>
            <w:r w:rsidRPr="00FA5995">
              <w:rPr>
                <w:rFonts w:ascii="Book Antiqua" w:hAnsi="Book Antiqua" w:cs="Times New Roman"/>
              </w:rPr>
              <w:t xml:space="preserve"> for the first 6</w:t>
            </w:r>
            <w:r>
              <w:rPr>
                <w:rFonts w:ascii="Book Antiqua" w:hAnsi="Book Antiqua" w:cs="Times New Roman"/>
              </w:rPr>
              <w:t>-</w:t>
            </w:r>
            <w:r w:rsidRPr="00FA5995">
              <w:rPr>
                <w:rFonts w:ascii="Book Antiqua" w:hAnsi="Book Antiqua" w:cs="Times New Roman"/>
              </w:rPr>
              <w:t xml:space="preserve">8 </w:t>
            </w:r>
            <w:proofErr w:type="spellStart"/>
            <w:r w:rsidRPr="00FA5995">
              <w:rPr>
                <w:rFonts w:ascii="Book Antiqua" w:hAnsi="Book Antiqua" w:cs="Times New Roman"/>
              </w:rPr>
              <w:t>wk</w:t>
            </w:r>
            <w:proofErr w:type="spellEnd"/>
            <w:r w:rsidRPr="00FA5995">
              <w:rPr>
                <w:rFonts w:ascii="Book Antiqua" w:hAnsi="Book Antiqua" w:cs="Times New Roman"/>
              </w:rPr>
              <w:t xml:space="preserve"> for correction of deficiency and</w:t>
            </w:r>
            <w:r w:rsidRPr="00FA5995">
              <w:rPr>
                <w:rFonts w:ascii="Book Antiqua" w:hAnsi="Book Antiqua"/>
              </w:rPr>
              <w:t xml:space="preserve"> </w:t>
            </w:r>
            <w:r w:rsidRPr="00FA5995">
              <w:rPr>
                <w:rFonts w:ascii="Book Antiqua" w:hAnsi="Book Antiqua" w:cs="Times New Roman"/>
              </w:rPr>
              <w:t xml:space="preserve">2000 to 3000 oral </w:t>
            </w:r>
            <w:r w:rsidRPr="00CB3B07">
              <w:rPr>
                <w:rFonts w:ascii="Book Antiqua" w:hAnsi="Book Antiqua" w:cs="Times New Roman"/>
              </w:rPr>
              <w:t>IU</w:t>
            </w:r>
            <w:r>
              <w:rPr>
                <w:rFonts w:ascii="Book Antiqua" w:hAnsi="Book Antiqua" w:cs="Times New Roman"/>
              </w:rPr>
              <w:t>/d</w:t>
            </w:r>
            <w:r w:rsidRPr="00FA5995">
              <w:rPr>
                <w:rFonts w:ascii="Book Antiqua" w:hAnsi="Book Antiqua" w:cs="Times New Roman"/>
              </w:rPr>
              <w:t xml:space="preserve"> for maintenance</w:t>
            </w:r>
            <w:r w:rsidRPr="00FA5995">
              <w:rPr>
                <w:rFonts w:ascii="Book Antiqua" w:hAnsi="Book Antiqua"/>
              </w:rPr>
              <w:fldChar w:fldCharType="begin">
                <w:fldData xml:space="preserve">PEVuZE5vdGU+PENpdGU+PEF1dGhvcj5DdXRvbG88L0F1dGhvcj48WWVhcj4yMDIwPC9ZZWFyPjxS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</w:fldData>
              </w:fldChar>
            </w:r>
            <w:r w:rsidRPr="00FA5995">
              <w:rPr>
                <w:rFonts w:ascii="Book Antiqua" w:hAnsi="Book Antiqua" w:cs="Times New Roman"/>
              </w:rPr>
              <w:instrText xml:space="preserve"> ADDIN EN.CITE </w:instrText>
            </w:r>
            <w:r w:rsidRPr="00FA5995">
              <w:rPr>
                <w:rFonts w:ascii="Book Antiqua" w:hAnsi="Book Antiqua"/>
              </w:rPr>
              <w:fldChar w:fldCharType="begin">
                <w:fldData xml:space="preserve">PEVuZE5vdGU+PENpdGU+PEF1dGhvcj5DdXRvbG88L0F1dGhvcj48WWVhcj4yMDIwPC9ZZWFyPjxS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</w:fldData>
              </w:fldChar>
            </w:r>
            <w:r w:rsidRPr="00FA5995">
              <w:rPr>
                <w:rFonts w:ascii="Book Antiqua" w:hAnsi="Book Antiqua" w:cs="Times New Roman"/>
              </w:rPr>
              <w:instrText xml:space="preserve"> ADDIN EN.CITE.DATA </w:instrText>
            </w:r>
            <w:r w:rsidRPr="00FA5995">
              <w:rPr>
                <w:rFonts w:ascii="Book Antiqua" w:hAnsi="Book Antiqua"/>
              </w:rPr>
            </w:r>
            <w:r w:rsidRPr="00FA5995">
              <w:rPr>
                <w:rFonts w:ascii="Book Antiqua" w:hAnsi="Book Antiqua"/>
              </w:rPr>
              <w:fldChar w:fldCharType="end"/>
            </w:r>
            <w:r w:rsidRPr="00FA5995">
              <w:rPr>
                <w:rFonts w:ascii="Book Antiqua" w:hAnsi="Book Antiqua"/>
              </w:rPr>
            </w:r>
            <w:r w:rsidRPr="00FA5995">
              <w:rPr>
                <w:rFonts w:ascii="Book Antiqua" w:hAnsi="Book Antiqua"/>
              </w:rPr>
              <w:fldChar w:fldCharType="separate"/>
            </w:r>
            <w:r w:rsidRPr="00FA5995">
              <w:rPr>
                <w:rFonts w:ascii="Book Antiqua" w:hAnsi="Book Antiqua" w:cs="Times New Roman"/>
                <w:noProof/>
                <w:vertAlign w:val="superscript"/>
              </w:rPr>
              <w:t>[22]</w:t>
            </w:r>
            <w:r w:rsidRPr="00FA5995">
              <w:rPr>
                <w:rFonts w:ascii="Book Antiqua" w:hAnsi="Book Antiqua"/>
              </w:rPr>
              <w:fldChar w:fldCharType="end"/>
            </w:r>
          </w:p>
        </w:tc>
      </w:tr>
    </w:tbl>
    <w:p w14:paraId="742F6E8F" w14:textId="28A9EBCC" w:rsidR="00A77B3E" w:rsidRDefault="00536DF5">
      <w:pPr>
        <w:spacing w:line="360" w:lineRule="auto"/>
        <w:jc w:val="both"/>
      </w:pPr>
      <w:r w:rsidRPr="00FA5995">
        <w:rPr>
          <w:rFonts w:ascii="Book Antiqua" w:hAnsi="Book Antiqua"/>
        </w:rPr>
        <w:t>COVID-19</w:t>
      </w:r>
      <w:r>
        <w:rPr>
          <w:rFonts w:ascii="Book Antiqua" w:hAnsi="Book Antiqua"/>
        </w:rPr>
        <w:t xml:space="preserve">: </w:t>
      </w:r>
      <w:r>
        <w:rPr>
          <w:rFonts w:ascii="Book Antiqua" w:eastAsia="Book Antiqua" w:hAnsi="Book Antiqua" w:cs="Book Antiqua"/>
        </w:rPr>
        <w:t>C</w:t>
      </w:r>
      <w:r w:rsidRPr="00981757">
        <w:rPr>
          <w:rFonts w:ascii="Book Antiqua" w:eastAsia="Book Antiqua" w:hAnsi="Book Antiqua" w:cs="Book Antiqua"/>
        </w:rPr>
        <w:t>oronavirus</w:t>
      </w:r>
      <w:r>
        <w:rPr>
          <w:rFonts w:ascii="Book Antiqua" w:eastAsia="Book Antiqua" w:hAnsi="Book Antiqua" w:cs="Book Antiqua"/>
        </w:rPr>
        <w:t xml:space="preserve"> </w:t>
      </w:r>
      <w:r w:rsidR="00937972">
        <w:rPr>
          <w:rFonts w:ascii="Book Antiqua" w:eastAsia="Book Antiqua" w:hAnsi="Book Antiqua" w:cs="Book Antiqua"/>
        </w:rPr>
        <w:t xml:space="preserve">disease </w:t>
      </w:r>
      <w:r w:rsidRPr="00981757">
        <w:rPr>
          <w:rFonts w:ascii="Book Antiqua" w:eastAsia="Book Antiqua" w:hAnsi="Book Antiqua" w:cs="Book Antiqua"/>
        </w:rPr>
        <w:t>2019</w:t>
      </w:r>
      <w:r>
        <w:rPr>
          <w:rFonts w:ascii="Book Antiqua" w:eastAsia="Book Antiqua" w:hAnsi="Book Antiqua" w:cs="Book Antiqua"/>
        </w:rPr>
        <w:t>.</w:t>
      </w:r>
    </w:p>
    <w:sectPr w:rsidR="00A77B3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E40C2F" w14:textId="77777777" w:rsidR="002C5B97" w:rsidRDefault="002C5B97" w:rsidP="00981757">
      <w:r>
        <w:separator/>
      </w:r>
    </w:p>
  </w:endnote>
  <w:endnote w:type="continuationSeparator" w:id="0">
    <w:p w14:paraId="1210C164" w14:textId="77777777" w:rsidR="002C5B97" w:rsidRDefault="002C5B97" w:rsidP="009817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69110939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1A984C28" w14:textId="40ED069E" w:rsidR="0028154B" w:rsidRDefault="0028154B">
            <w:pPr>
              <w:pStyle w:val="a5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AEB1F73" w14:textId="77777777" w:rsidR="0028154B" w:rsidRDefault="0028154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E85205" w14:textId="77777777" w:rsidR="002C5B97" w:rsidRDefault="002C5B97" w:rsidP="00981757">
      <w:r>
        <w:separator/>
      </w:r>
    </w:p>
  </w:footnote>
  <w:footnote w:type="continuationSeparator" w:id="0">
    <w:p w14:paraId="19513817" w14:textId="77777777" w:rsidR="002C5B97" w:rsidRDefault="002C5B97" w:rsidP="00981757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yan jiaping">
    <w15:presenceInfo w15:providerId="Windows Live" w15:userId="a8677a2e90e2cd0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8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KY_MEDREF_DOCUID" w:val="{A6813D83-851A-43AD-85F7-4671316922CC}"/>
    <w:docVar w:name="KY_MEDREF_VERSION" w:val="3"/>
  </w:docVars>
  <w:rsids>
    <w:rsidRoot w:val="00A77B3E"/>
    <w:rsid w:val="000F39EC"/>
    <w:rsid w:val="001C41EA"/>
    <w:rsid w:val="00245FA6"/>
    <w:rsid w:val="00266524"/>
    <w:rsid w:val="0028154B"/>
    <w:rsid w:val="002C5B97"/>
    <w:rsid w:val="003B14DC"/>
    <w:rsid w:val="003B3CAA"/>
    <w:rsid w:val="00444037"/>
    <w:rsid w:val="00536DF5"/>
    <w:rsid w:val="005B13BC"/>
    <w:rsid w:val="005B2B9F"/>
    <w:rsid w:val="006A371C"/>
    <w:rsid w:val="007072F9"/>
    <w:rsid w:val="00754747"/>
    <w:rsid w:val="007B343C"/>
    <w:rsid w:val="007D7C63"/>
    <w:rsid w:val="008411F2"/>
    <w:rsid w:val="00895594"/>
    <w:rsid w:val="008B5B4C"/>
    <w:rsid w:val="00937972"/>
    <w:rsid w:val="00981757"/>
    <w:rsid w:val="00A75EF4"/>
    <w:rsid w:val="00A77B3E"/>
    <w:rsid w:val="00A81538"/>
    <w:rsid w:val="00AA5AED"/>
    <w:rsid w:val="00B01354"/>
    <w:rsid w:val="00CA2A55"/>
    <w:rsid w:val="00CA691C"/>
    <w:rsid w:val="00CF71CF"/>
    <w:rsid w:val="00D66674"/>
    <w:rsid w:val="00E05C90"/>
    <w:rsid w:val="00E33F20"/>
    <w:rsid w:val="00F66234"/>
    <w:rsid w:val="00FA5995"/>
    <w:rsid w:val="00FB58BF"/>
    <w:rsid w:val="00FE05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67EE1B1"/>
  <w15:docId w15:val="{06CF2C28-140B-447C-BD02-DFAD0F109B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98175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98175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8175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81757"/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sid w:val="00245FA6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customStyle="1" w:styleId="apple-converted-space">
    <w:name w:val="apple-converted-space"/>
    <w:basedOn w:val="a0"/>
    <w:rsid w:val="00245FA6"/>
  </w:style>
  <w:style w:type="table" w:styleId="a8">
    <w:name w:val="Table Grid"/>
    <w:basedOn w:val="a1"/>
    <w:uiPriority w:val="39"/>
    <w:rsid w:val="00FA5995"/>
    <w:rPr>
      <w:rFonts w:asciiTheme="minorHAnsi" w:hAnsiTheme="minorHAnsi" w:cstheme="minorBidi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Placeholder Text"/>
    <w:basedOn w:val="a0"/>
    <w:uiPriority w:val="99"/>
    <w:semiHidden/>
    <w:rsid w:val="00FA5995"/>
    <w:rPr>
      <w:color w:val="808080"/>
    </w:rPr>
  </w:style>
  <w:style w:type="paragraph" w:styleId="aa">
    <w:name w:val="Revision"/>
    <w:hidden/>
    <w:uiPriority w:val="99"/>
    <w:semiHidden/>
    <w:rsid w:val="00FB58BF"/>
    <w:rPr>
      <w:sz w:val="24"/>
      <w:szCs w:val="24"/>
    </w:rPr>
  </w:style>
  <w:style w:type="character" w:styleId="ab">
    <w:name w:val="Hyperlink"/>
    <w:basedOn w:val="a0"/>
    <w:unhideWhenUsed/>
    <w:rsid w:val="00FB58BF"/>
    <w:rPr>
      <w:color w:val="0000FF" w:themeColor="hyperlink"/>
      <w:u w:val="single"/>
    </w:rPr>
  </w:style>
  <w:style w:type="character" w:styleId="ac">
    <w:name w:val="Unresolved Mention"/>
    <w:basedOn w:val="a0"/>
    <w:uiPriority w:val="99"/>
    <w:semiHidden/>
    <w:unhideWhenUsed/>
    <w:rsid w:val="00FB58BF"/>
    <w:rPr>
      <w:color w:val="605E5C"/>
      <w:shd w:val="clear" w:color="auto" w:fill="E1DFDD"/>
    </w:rPr>
  </w:style>
  <w:style w:type="character" w:styleId="ad">
    <w:name w:val="annotation reference"/>
    <w:basedOn w:val="a0"/>
    <w:semiHidden/>
    <w:unhideWhenUsed/>
    <w:rsid w:val="006A371C"/>
    <w:rPr>
      <w:sz w:val="21"/>
      <w:szCs w:val="21"/>
    </w:rPr>
  </w:style>
  <w:style w:type="paragraph" w:styleId="ae">
    <w:name w:val="annotation text"/>
    <w:basedOn w:val="a"/>
    <w:link w:val="af"/>
    <w:semiHidden/>
    <w:unhideWhenUsed/>
    <w:rsid w:val="006A371C"/>
  </w:style>
  <w:style w:type="character" w:customStyle="1" w:styleId="af">
    <w:name w:val="批注文字 字符"/>
    <w:basedOn w:val="a0"/>
    <w:link w:val="ae"/>
    <w:semiHidden/>
    <w:rsid w:val="006A371C"/>
    <w:rPr>
      <w:sz w:val="24"/>
      <w:szCs w:val="24"/>
    </w:rPr>
  </w:style>
  <w:style w:type="paragraph" w:styleId="af0">
    <w:name w:val="annotation subject"/>
    <w:basedOn w:val="ae"/>
    <w:next w:val="ae"/>
    <w:link w:val="af1"/>
    <w:semiHidden/>
    <w:unhideWhenUsed/>
    <w:rsid w:val="006A371C"/>
    <w:rPr>
      <w:b/>
      <w:bCs/>
    </w:rPr>
  </w:style>
  <w:style w:type="character" w:customStyle="1" w:styleId="af1">
    <w:name w:val="批注主题 字符"/>
    <w:basedOn w:val="af"/>
    <w:link w:val="af0"/>
    <w:semiHidden/>
    <w:rsid w:val="006A371C"/>
    <w:rPr>
      <w:b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8319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</TotalTime>
  <Pages>14</Pages>
  <Words>4144</Words>
  <Characters>23621</Characters>
  <Application>Microsoft Office Word</Application>
  <DocSecurity>0</DocSecurity>
  <Lines>196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AWEI</dc:creator>
  <cp:lastModifiedBy>yan jiaping</cp:lastModifiedBy>
  <cp:revision>10</cp:revision>
  <dcterms:created xsi:type="dcterms:W3CDTF">2024-01-14T11:05:00Z</dcterms:created>
  <dcterms:modified xsi:type="dcterms:W3CDTF">2024-01-15T07:32:00Z</dcterms:modified>
</cp:coreProperties>
</file>